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6BB1F6CA" w:rsidR="007E7393" w:rsidRDefault="007E7393" w:rsidP="007E7393">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European Trade Union Institute (ETUI), Trade union density has notably decreased in many European countries, with estimates indicating a decline from 32.6 per cent in 1995 to 26.4 per cent in 2001 across the EU25. This decline is particularly pronounced among new member states, where density plummeted from 42.7 per cent to 20.4 </w:t>
      </w:r>
      <w:r>
        <w:rPr>
          <w:rFonts w:eastAsiaTheme="minorHAnsi"/>
          <w:lang w:val="en-GB"/>
        </w:rPr>
        <w:lastRenderedPageBreak/>
        <w:t xml:space="preserve">per cent between 1995 and 2001, while in the EU15, it decreased from 31.0 per cent to 27.3 per 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p>
    <w:p w14:paraId="397FCBE5" w14:textId="77777777" w:rsidR="007E7393" w:rsidRDefault="007E7393" w:rsidP="007E7393"/>
    <w:p w14:paraId="56825C65" w14:textId="4F0E05A6" w:rsidR="00605CFF" w:rsidRDefault="002B4739" w:rsidP="00605CFF">
      <w:r>
        <w:t>This analysis delves deeper into the complex relationship between collective bargaining and economic inequality. We will explore the theoretical underpinnings of collective bargaining as an equalizer and examine the empirical evidence regarding its effectiveness. We will also consider the various factors that influence the success of collective bargaining efforts and their ultimate impact on reducing economic inequality.</w:t>
      </w:r>
    </w:p>
    <w:p w14:paraId="033C7603" w14:textId="2D7A286F" w:rsidR="008D3A76" w:rsidRDefault="008D3A76" w:rsidP="00605CFF">
      <w:pPr>
        <w:pStyle w:val="Heading1"/>
      </w:pPr>
      <w:r>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5B76D42" w14:textId="3E274CEE" w:rsidR="00605CFF" w:rsidRDefault="002B4739" w:rsidP="00605CFF">
      <w:r w:rsidRPr="002B4739">
        <w:t xml:space="preserve">Drawing inspiration from the work of </w:t>
      </w:r>
      <w:r w:rsidR="006059F9">
        <w:t xml:space="preserve">D. </w:t>
      </w:r>
      <w:r w:rsidRPr="002B4739">
        <w:t>Card (</w:t>
      </w:r>
      <w:r w:rsidR="006059F9">
        <w:t>2001</w:t>
      </w:r>
      <w:r w:rsidRPr="002B4739">
        <w:t xml:space="preserve">) and </w:t>
      </w:r>
      <w:r w:rsidR="006059F9">
        <w:t>Richard B. Freeman</w:t>
      </w:r>
      <w:r w:rsidRPr="002B4739">
        <w:t xml:space="preserve"> (</w:t>
      </w:r>
      <w:r w:rsidR="006059F9">
        <w:t>1984</w:t>
      </w:r>
      <w:r w:rsidRPr="002B4739">
        <w:t>), this research employs a multi-faceted approach</w:t>
      </w:r>
      <w:r w:rsidR="006059F9">
        <w:t xml:space="preserve"> </w:t>
      </w:r>
      <w:r w:rsidR="006059F9">
        <w:fldChar w:fldCharType="begin"/>
      </w:r>
      <w:r w:rsidR="005D5952">
        <w:instrText xml:space="preserve"> ADDIN ZOTERO_ITEM CSL_CITATION {"citationID":"eYtgErk4","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6059F9">
        <w:fldChar w:fldCharType="separate"/>
      </w:r>
      <w:r w:rsidR="005D5952">
        <w:rPr>
          <w:noProof/>
        </w:rPr>
        <w:t>(David Card 2001)</w:t>
      </w:r>
      <w:r w:rsidR="006059F9">
        <w:fldChar w:fldCharType="end"/>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Pr="002B4739">
        <w:t xml:space="preserve">. </w:t>
      </w:r>
      <w:r w:rsidR="006059F9">
        <w:t>By leveraging</w:t>
      </w:r>
      <w:r w:rsidRPr="002B4739">
        <w:t xml:space="preserve"> empirical evidence from reputable sources like Eurostat and OECD databases, focusing on data related to trade union coverage (encompassing both density and coverage rate), income inequality metrics (like the Gini coefficient), and relevant control variables for EU countries over the past two decades. </w:t>
      </w:r>
    </w:p>
    <w:p w14:paraId="3DAEE375" w14:textId="76A2EE38" w:rsidR="00605CFF" w:rsidRDefault="00605CFF" w:rsidP="00605CFF">
      <w:r w:rsidRPr="008D3A76">
        <w:lastRenderedPageBreak/>
        <w:t>Focusing on Austria, Belgium, Czechia, Denmark, Estonia, Finland, France, Germany, Greece, Hungary, Iceland, Ireland, Italy, Latvia, Lithuania, Luxembourg, Netherlands, Norway, Poland, Portugal, Slovak Republic, Slovenia, Spain, Sweden, Switzerland, and the United Kingdom</w:t>
      </w:r>
      <w:r w:rsidR="00545C3B">
        <w:t>.</w:t>
      </w:r>
    </w:p>
    <w:p w14:paraId="39E6F08B" w14:textId="77777777" w:rsidR="00605CFF" w:rsidRDefault="00605CFF" w:rsidP="00605CFF"/>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 xml:space="preserve">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w:t>
      </w:r>
      <w:r>
        <w:lastRenderedPageBreak/>
        <w:t>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77777777" w:rsidR="002B4739" w:rsidRPr="002B4739" w:rsidRDefault="002B4739" w:rsidP="00605CFF">
      <w:r w:rsidRPr="002B4739">
        <w:t>Finally, to illuminate the causal pathways between trade union coverage and inequality, we will utilize established theoretical frameworks from labor economics and inequality studies. This may include exploring theories of wage bargaining, monopsony power (where a single employer dominates a labor market), and rent-seeking behavior (where unions extract economic benefits for their members at the expense of others).</w:t>
      </w:r>
    </w:p>
    <w:p w14:paraId="2719B4C6" w14:textId="77777777" w:rsidR="002B4739" w:rsidRPr="002B4739" w:rsidRDefault="002B4739" w:rsidP="00605CFF">
      <w:r w:rsidRPr="002B4739">
        <w:t>This comprehensive approach goes beyond establishing correlations. By combining empirical evidence, case studies, and theoretical frameworks, this research aims to provide a robust analysis of the relationship between trade union coverage and income inequality within the EU. Ultimately, this project seeks to offer valuable insights for policymakers and 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E316EC5" w14:textId="77777777" w:rsidR="002B4739" w:rsidRDefault="002B4739" w:rsidP="00605CFF"/>
    <w:p w14:paraId="2C4C8D57" w14:textId="77777777" w:rsidR="008A594A" w:rsidRDefault="008A594A" w:rsidP="00605CFF"/>
    <w:p w14:paraId="656D67C5" w14:textId="77777777" w:rsidR="008A594A" w:rsidRDefault="008A594A" w:rsidP="00605CFF"/>
    <w:p w14:paraId="32B8EA36" w14:textId="77777777" w:rsidR="00DF0103" w:rsidRDefault="00DF0103" w:rsidP="00605CFF"/>
    <w:p w14:paraId="7B942B1F" w14:textId="77777777" w:rsidR="00DF0103" w:rsidRDefault="00DF0103" w:rsidP="00605CFF"/>
    <w:p w14:paraId="0F93158D" w14:textId="77777777" w:rsidR="00DF0103" w:rsidRDefault="00DF0103" w:rsidP="00605CFF"/>
    <w:p w14:paraId="75F1FC33" w14:textId="77777777" w:rsidR="00DF0103" w:rsidRDefault="00DF0103" w:rsidP="00605CFF"/>
    <w:p w14:paraId="1200C92F" w14:textId="5F1B350C" w:rsidR="00D620F3" w:rsidRDefault="00CF20AB" w:rsidP="00ED10FF">
      <w:pPr>
        <w:pStyle w:val="Heading1"/>
      </w:pPr>
      <w:r w:rsidRPr="00CF20AB">
        <w:rPr>
          <w:rFonts w:ascii="Arial" w:eastAsia="Times New Roman" w:hAnsi="Arial" w:cs="Arial"/>
          <w:vanish/>
          <w:sz w:val="16"/>
          <w:szCs w:val="16"/>
          <w:lang w:eastAsia="en-GB"/>
        </w:rPr>
        <w:lastRenderedPageBreak/>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 xml:space="preserve">Moreover, union contracts often prioritize health and safety, leading to workplaces that are significantly safer for employees. </w:t>
      </w:r>
      <w:r>
        <w:lastRenderedPageBreak/>
        <w:t>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4633DCE4" w14:textId="77777777" w:rsidR="00DF0103" w:rsidRDefault="00DF0103" w:rsidP="00605CFF"/>
    <w:p w14:paraId="2BF88D44" w14:textId="67766269" w:rsidR="00D60A5D" w:rsidRDefault="00D60A5D" w:rsidP="00D60A5D">
      <w:pPr>
        <w:pStyle w:val="Heading2"/>
      </w:pPr>
      <w:r>
        <w:t>The extent of decline</w:t>
      </w:r>
    </w:p>
    <w:p w14:paraId="56164846" w14:textId="77777777" w:rsidR="00190178" w:rsidRDefault="00190178" w:rsidP="00605CFF"/>
    <w:p w14:paraId="5E5A5D5F" w14:textId="59516BAF" w:rsidR="00D60A5D" w:rsidRDefault="00D60A5D" w:rsidP="00D60A5D">
      <w:pPr>
        <w:rPr>
          <w:rFonts w:eastAsiaTheme="minorHAnsi"/>
          <w:lang w:val="en-GB" w:eastAsia="en-US"/>
        </w:rPr>
      </w:pPr>
      <w:r>
        <w:rPr>
          <w:rFonts w:eastAsiaTheme="minorHAnsi"/>
          <w:lang w:val="en-GB" w:eastAsia="en-US"/>
        </w:rPr>
        <w:t>Currently, trade unions represent a smaller proportion of the employed workforce in Europe than at any other time since 1950. However, it is important to state that in Nordic countries (Denmark, Finland, Sweden) and Belgium, the decline is marginal, thanks in 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Pr>
          <w:rFonts w:eastAsiaTheme="minorHAnsi"/>
          <w:lang w:val="en-GB" w:eastAsia="en-US"/>
        </w:rPr>
        <w:t>.</w:t>
      </w:r>
    </w:p>
    <w:p w14:paraId="4BBCE964" w14:textId="307B4354" w:rsidR="00D60A5D" w:rsidRDefault="00D60A5D" w:rsidP="00D60A5D">
      <w:pPr>
        <w:rPr>
          <w:rFonts w:eastAsiaTheme="minorHAnsi"/>
          <w:lang w:val="en-GB" w:eastAsia="en-US"/>
        </w:rPr>
      </w:pPr>
      <w:r>
        <w:rPr>
          <w:rFonts w:eastAsiaTheme="minorHAnsi"/>
          <w:lang w:val="en-GB" w:eastAsia="en-US"/>
        </w:rPr>
        <w:lastRenderedPageBreak/>
        <w:t xml:space="preserve">Moreover, within the trend of declining membership, significant shifts have occurred in the composition of the unionized </w:t>
      </w:r>
      <w:r w:rsidR="003865A9">
        <w:rPr>
          <w:rFonts w:eastAsiaTheme="minorHAnsi"/>
          <w:lang w:val="en-GB" w:eastAsia="en-US"/>
        </w:rPr>
        <w:t>labour</w:t>
      </w:r>
      <w:r>
        <w:rPr>
          <w:rFonts w:eastAsiaTheme="minorHAnsi"/>
          <w:lang w:val="en-GB" w:eastAsia="en-US"/>
        </w:rPr>
        <w:t xml:space="preserve"> force:</w:t>
      </w:r>
    </w:p>
    <w:p w14:paraId="2952800A" w14:textId="77777777" w:rsidR="00D60A5D" w:rsidRPr="00D36B48" w:rsidRDefault="00D60A5D" w:rsidP="00D36B48">
      <w:pPr>
        <w:pStyle w:val="ListParagraph"/>
        <w:numPr>
          <w:ilvl w:val="0"/>
          <w:numId w:val="7"/>
        </w:numPr>
        <w:rPr>
          <w:lang w:val="en-GB"/>
        </w:rPr>
      </w:pPr>
      <w:r w:rsidRPr="00D36B48">
        <w:rPr>
          <w:lang w:val="en-GB"/>
        </w:rPr>
        <w:t>There is an increasing concentration of members employed in the public sector, which tends to be more unionized than industry or private sector services in most countries.</w:t>
      </w:r>
    </w:p>
    <w:p w14:paraId="5D06C9E3" w14:textId="77777777" w:rsidR="00D60A5D" w:rsidRPr="00D36B48" w:rsidRDefault="00D60A5D" w:rsidP="00D36B48">
      <w:pPr>
        <w:pStyle w:val="ListParagraph"/>
        <w:numPr>
          <w:ilvl w:val="0"/>
          <w:numId w:val="7"/>
        </w:numPr>
        <w:rPr>
          <w:lang w:val="en-GB"/>
        </w:rPr>
      </w:pPr>
      <w:r w:rsidRPr="00D36B48">
        <w:rPr>
          <w:lang w:val="en-GB"/>
        </w:rPr>
        <w:t>Union membership is becoming increasingly feminized, with women comprising more than half of union membership in several countries.</w:t>
      </w:r>
    </w:p>
    <w:p w14:paraId="687BE387" w14:textId="77777777" w:rsidR="00D60A5D" w:rsidRPr="00D36B48" w:rsidRDefault="00D60A5D" w:rsidP="00D36B48">
      <w:pPr>
        <w:pStyle w:val="ListParagraph"/>
        <w:numPr>
          <w:ilvl w:val="0"/>
          <w:numId w:val="7"/>
        </w:numPr>
        <w:rPr>
          <w:lang w:val="en-GB"/>
        </w:rPr>
      </w:pPr>
      <w:r w:rsidRPr="00D36B48">
        <w:rPr>
          <w:lang w:val="en-GB"/>
        </w:rPr>
        <w:t>Retired and unemployed individuals constitute a growing proportion of union membership, ranging from 15 to 20 per cent in the EU, with considerable variation among member states.</w:t>
      </w:r>
    </w:p>
    <w:p w14:paraId="73D4989E" w14:textId="77777777" w:rsidR="00D60A5D" w:rsidRPr="00D36B48" w:rsidRDefault="00D60A5D" w:rsidP="00D36B48">
      <w:pPr>
        <w:pStyle w:val="ListParagraph"/>
        <w:numPr>
          <w:ilvl w:val="0"/>
          <w:numId w:val="7"/>
        </w:numPr>
        <w:rPr>
          <w:lang w:val="en-GB"/>
        </w:rPr>
      </w:pPr>
      <w:r w:rsidRPr="00D36B48">
        <w:rPr>
          <w:lang w:val="en-GB"/>
        </w:rPr>
        <w:t>Young and ethnic minority workers are reported to be joining unions in insufficient numbers in most countries, contributing to the aging demographic of trade union members.</w:t>
      </w:r>
    </w:p>
    <w:p w14:paraId="3DEFD8CA" w14:textId="77777777" w:rsidR="00D60A5D" w:rsidRPr="00D36B48" w:rsidRDefault="00D60A5D" w:rsidP="00D36B48">
      <w:pPr>
        <w:pStyle w:val="ListParagraph"/>
        <w:numPr>
          <w:ilvl w:val="0"/>
          <w:numId w:val="7"/>
        </w:numPr>
        <w:rPr>
          <w:lang w:val="en-GB"/>
        </w:rPr>
      </w:pPr>
      <w:r w:rsidRPr="00D36B48">
        <w:rPr>
          <w:lang w:val="en-GB"/>
        </w:rPr>
        <w:t>A rising proportion of trade union members are employed in managerial, professional, or associate professional occupations. These members often prioritize individual over collective membership identities, leading to emergent forms of collective solidarity.</w:t>
      </w:r>
    </w:p>
    <w:p w14:paraId="355C8CBC" w14:textId="5A01906C" w:rsidR="00D60A5D" w:rsidRDefault="00D60A5D" w:rsidP="00D60A5D">
      <w:pPr>
        <w:rPr>
          <w:rFonts w:eastAsiaTheme="minorHAnsi"/>
          <w:lang w:val="en-GB" w:eastAsia="en-US"/>
        </w:rPr>
      </w:pPr>
      <w:r>
        <w:rPr>
          <w:rFonts w:eastAsiaTheme="minorHAnsi"/>
          <w:lang w:val="en-GB" w:eastAsia="en-US"/>
        </w:rPr>
        <w:t>The consequences of membership decline and shifts in composition are extensive for trade union organization. Shortages in financial and material resources limit the capacity to implement reforms necessary to address thes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Additionally, reforms of union governance systems are required to ensure the representation and involvement of members from previously underrepresented groups. However, implementing such reforms is challenging and time-consuming, often diverting attention from external issues to internal union affairs.</w:t>
      </w:r>
    </w:p>
    <w:p w14:paraId="1FBD0C7E" w14:textId="79A9BBCC" w:rsidR="00440632" w:rsidRDefault="00D60A5D" w:rsidP="00D60A5D">
      <w:r>
        <w:rPr>
          <w:rFonts w:eastAsiaTheme="minorHAnsi"/>
          <w:lang w:val="en-GB" w:eastAsia="en-US"/>
        </w:rPr>
        <w:t xml:space="preserve">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1A8FCC8A" w14:textId="77777777" w:rsidR="00440632" w:rsidRDefault="00440632" w:rsidP="006E133F"/>
    <w:p w14:paraId="4F65F56A" w14:textId="6DF785B7"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This chapter explores the reasons behind the decline in union membership, dissecting both external pressures and internal shortcomings within trade unions themselves. At its core, this decline </w:t>
      </w:r>
      <w:r>
        <w:rPr>
          <w:rFonts w:eastAsiaTheme="minorHAnsi"/>
          <w:lang w:val="en-GB" w:eastAsia="en-US"/>
        </w:rPr>
        <w:lastRenderedPageBreak/>
        <w:t xml:space="preserve">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p>
    <w:p w14:paraId="1584D1A8" w14:textId="77777777" w:rsidR="006E133F" w:rsidRDefault="006E133F" w:rsidP="006E133F">
      <w:pPr>
        <w:rPr>
          <w:rFonts w:eastAsiaTheme="minorHAnsi"/>
          <w:lang w:val="en-GB" w:eastAsia="en-US"/>
        </w:rPr>
      </w:pPr>
    </w:p>
    <w:p w14:paraId="236BCDF5" w14:textId="77777777" w:rsidR="006E133F" w:rsidRDefault="006E133F" w:rsidP="006E133F">
      <w:pPr>
        <w:rPr>
          <w:rFonts w:eastAsiaTheme="minorHAnsi"/>
          <w:lang w:val="en-GB" w:eastAsia="en-US"/>
        </w:rPr>
      </w:pPr>
      <w:r>
        <w:rPr>
          <w:rFonts w:eastAsiaTheme="minorHAnsi"/>
          <w:lang w:val="en-GB" w:eastAsia="en-US"/>
        </w:rPr>
        <w:t>One prevailing argument posits that the modern individual is increasingly inclined towards individualisation, potentially diminishing their inclination to join trade unions (citation). While the evidence regarding the extent of individualisation is varied, it is clear that prospective members now seek tangible benefits from union membership. This necessitates unions to demonstrate value, offering services tailored to the specific needs of potential members, varying by industry, occupation, and personal characteristics. Additionally, many individuals feel equipped to directly address managerial concerns without intermediary representation from unions, further deterring their union participation.</w:t>
      </w:r>
    </w:p>
    <w:p w14:paraId="5156C0BC" w14:textId="77777777" w:rsidR="006E133F" w:rsidRPr="006E133F" w:rsidRDefault="006E133F" w:rsidP="006E133F">
      <w:pPr>
        <w:rPr>
          <w:lang w:val="en-GB"/>
        </w:rPr>
      </w:pPr>
    </w:p>
    <w:p w14:paraId="26B432BD" w14:textId="37B27123" w:rsidR="00440632" w:rsidRDefault="00093DD9" w:rsidP="00605CFF">
      <w:r w:rsidRPr="00093DD9">
        <w:t xml:space="preserve">In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Among the more direct contributors to declining membership are: Escalating unemployment: Traditionally, trade unions offer limited assistance to the unemployed, leading many members to abandon their memberships upon losing their jobs. Shifting labor force dynamics: The transition from industrial to service sector employment, coupled with the emergence of non-traditional work arrangements, presents obstacles for union adaptation. While unionization rates historically thrive in industrial sectors, unions encounter difficulties in recruiting members within service industries, resulting in a net loss in membership. Employer resistance: Employers, especially in newly incorporated member states, increasingly resist unionization efforts, thereby challenging established collective bargaining structures and creating isolation among union members within </w:t>
      </w:r>
      <w:r w:rsidRPr="00093DD9">
        <w:lastRenderedPageBreak/>
        <w:t>workplaces. Internally, trade unions face critique for their reluctance to modernize and adjust to contemporary realities. Key internal challenges include: Rigidity and antiquity in organizational practices: Many unions are perceived as inflexible and outdated, dissuading younger individuals from joining. Lack of diversity in leadership: Dominance by middle-aged men diminishes the appeal of unions to diverse demographics. Inadequate representation: Certain demographic groups feel marginalized within union frameworks, hindering their involvement. Disconnection between leadership and membership: Union leaders are often perceived as disconnected from the current realities of workplaces. In essence, trade unions 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that drive the decline in union membership and proposing strategies to revitalize union effectiveness and relevance in the modern era.</w:t>
      </w:r>
    </w:p>
    <w:p w14:paraId="4BBDEF51" w14:textId="77777777" w:rsidR="00440632" w:rsidRDefault="00440632" w:rsidP="00605CFF"/>
    <w:p w14:paraId="2A32DF0D" w14:textId="77777777" w:rsidR="00440632" w:rsidRDefault="00440632" w:rsidP="00605CFF"/>
    <w:p w14:paraId="3095B90F" w14:textId="77777777" w:rsidR="00440632" w:rsidRDefault="00440632" w:rsidP="00605CFF"/>
    <w:p w14:paraId="6150D6DE" w14:textId="77777777" w:rsidR="00440632" w:rsidRDefault="00440632" w:rsidP="00605CFF"/>
    <w:p w14:paraId="14DE6CAB" w14:textId="77777777" w:rsidR="00440632" w:rsidRDefault="00440632" w:rsidP="00605CFF"/>
    <w:p w14:paraId="58A9053F" w14:textId="77777777" w:rsidR="00440632" w:rsidRDefault="00440632" w:rsidP="00605CFF"/>
    <w:p w14:paraId="651E9826" w14:textId="77777777" w:rsidR="00440632" w:rsidRDefault="00440632" w:rsidP="00605CFF"/>
    <w:p w14:paraId="18B53518" w14:textId="77777777" w:rsidR="00440632" w:rsidRDefault="00440632" w:rsidP="00605CFF"/>
    <w:p w14:paraId="0772BA3F" w14:textId="77777777" w:rsidR="00440632" w:rsidRDefault="00440632" w:rsidP="00605CFF"/>
    <w:p w14:paraId="00BD4FE5" w14:textId="77777777" w:rsidR="00DF0103" w:rsidRDefault="00DF0103" w:rsidP="00605CFF"/>
    <w:p w14:paraId="5A999989" w14:textId="30F75653" w:rsidR="00D620F3" w:rsidRDefault="008A594A" w:rsidP="00605CFF">
      <w:pPr>
        <w:pStyle w:val="Heading1"/>
      </w:pPr>
      <w:r>
        <w:lastRenderedPageBreak/>
        <w:t>Exploring Key Variables</w:t>
      </w:r>
    </w:p>
    <w:p w14:paraId="0E96950F" w14:textId="77777777" w:rsidR="008A594A" w:rsidRPr="008A594A" w:rsidRDefault="008A594A" w:rsidP="008A594A">
      <w:pPr>
        <w:rPr>
          <w:lang w:eastAsia="en-US"/>
        </w:rPr>
      </w:pPr>
    </w:p>
    <w:p w14:paraId="0C215113" w14:textId="7D5DC384" w:rsidR="008A594A" w:rsidRPr="008A594A" w:rsidRDefault="008A594A" w:rsidP="008A594A">
      <w:pPr>
        <w:pStyle w:val="Heading2"/>
      </w:pPr>
      <w:r>
        <w:t>Trade Union Density and Collective Bargaining Coverage in European Labour Markets</w:t>
      </w:r>
    </w:p>
    <w:p w14:paraId="681D2D25" w14:textId="77777777" w:rsidR="008A594A" w:rsidRPr="008A594A" w:rsidRDefault="008A594A" w:rsidP="008A594A">
      <w:pPr>
        <w:rPr>
          <w:lang w:eastAsia="en-US"/>
        </w:rPr>
      </w:pPr>
    </w:p>
    <w:p w14:paraId="2F3B1B49" w14:textId="47769198"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39D71E6B" w14:textId="6A6A610C" w:rsidR="00E55231" w:rsidRDefault="00E55231" w:rsidP="00605CFF">
      <w:r w:rsidRPr="00E55231">
        <w:rPr>
          <w:b/>
          <w:bCs/>
        </w:rPr>
        <w:t>[</w:t>
      </w:r>
      <w:r w:rsidRPr="00E55231">
        <w:rPr>
          <w:b/>
          <w:bCs/>
        </w:rPr>
        <w:t>/Users/jacopobinati/Desktop/thesis/Images/evolutionGini_Density.png</w:t>
      </w:r>
      <w:r>
        <w:t>]</w:t>
      </w:r>
    </w:p>
    <w:p w14:paraId="5665E35D" w14:textId="77777777" w:rsidR="0004693C" w:rsidRDefault="0004693C" w:rsidP="00605CFF"/>
    <w:p w14:paraId="59436C2F" w14:textId="77777777" w:rsidR="0004693C" w:rsidRDefault="0004693C" w:rsidP="00605CFF"/>
    <w:p w14:paraId="57B68E1E" w14:textId="1176EB38" w:rsidR="0004693C" w:rsidRDefault="0004693C" w:rsidP="00605CFF">
      <w:r>
        <w:rPr>
          <w:noProof/>
        </w:rPr>
        <w:lastRenderedPageBreak/>
        <w:drawing>
          <wp:inline distT="0" distB="0" distL="0" distR="0" wp14:anchorId="00914F02" wp14:editId="6DFDA553">
            <wp:extent cx="5731510" cy="3439160"/>
            <wp:effectExtent l="0" t="0" r="0" b="0"/>
            <wp:docPr id="250762779"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62779" name="Picture 1" descr="A graph of different colore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B8D1768" w14:textId="77777777" w:rsidR="0004693C" w:rsidRDefault="0004693C" w:rsidP="00605CFF"/>
    <w:p w14:paraId="3E6FE8A9" w14:textId="77777777" w:rsidR="00440632" w:rsidRDefault="00440632" w:rsidP="00605CFF"/>
    <w:p w14:paraId="275AF55F" w14:textId="15CEDE54"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13BD7B3A" w14:textId="16B6FDC6" w:rsidR="00E55231" w:rsidRDefault="00E55231" w:rsidP="00605CFF">
      <w:r>
        <w:t>[</w:t>
      </w:r>
      <w:r w:rsidRPr="00E55231">
        <w:t>/Users/jacopobinati/Desktop/thesis/Images/averageovertime.png</w:t>
      </w:r>
      <w:r>
        <w:t>]</w:t>
      </w:r>
    </w:p>
    <w:p w14:paraId="2A0643C9" w14:textId="77777777" w:rsidR="00440632" w:rsidRDefault="00440632" w:rsidP="00605CFF"/>
    <w:p w14:paraId="2F8E743B" w14:textId="070DCC23" w:rsidR="00440632" w:rsidRDefault="00440632" w:rsidP="00815CFD">
      <w:pPr>
        <w:jc w:val="center"/>
      </w:pPr>
      <w:r>
        <w:rPr>
          <w:noProof/>
        </w:rPr>
        <w:lastRenderedPageBreak/>
        <w:drawing>
          <wp:inline distT="0" distB="0" distL="0" distR="0" wp14:anchorId="375CFFE1" wp14:editId="42363CE9">
            <wp:extent cx="5673271" cy="3404213"/>
            <wp:effectExtent l="0" t="0" r="0"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5916" cy="3477805"/>
                    </a:xfrm>
                    <a:prstGeom prst="rect">
                      <a:avLst/>
                    </a:prstGeom>
                  </pic:spPr>
                </pic:pic>
              </a:graphicData>
            </a:graphic>
          </wp:inline>
        </w:drawing>
      </w: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4A7E2850" w14:textId="7135E9D6" w:rsidR="004D41E2" w:rsidRDefault="00C80E20" w:rsidP="00605CFF">
      <w:r>
        <w:t xml:space="preserve">Union density varies widely across </w:t>
      </w:r>
      <w:r w:rsidR="003D7517">
        <w:t>Europe</w:t>
      </w:r>
      <w:r>
        <w:t xml:space="preserve">, with Scandinavian countries maintaining high levels compared to the lower rates in Central and Eastern Europe, and a general declining trend observed across Continental and Mediterranean countries. Differences in union density are also </w:t>
      </w:r>
      <w:r>
        <w:lastRenderedPageBreak/>
        <w:t>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605CFF">
      <w:r>
        <w:t xml:space="preserve">The thesis addresses this aspect. Initially, macroeconomic variables influencing the negotiation process are meticulously examined. </w:t>
      </w:r>
    </w:p>
    <w:p w14:paraId="7677DF49" w14:textId="14997802" w:rsidR="00E55231" w:rsidRDefault="00E55231" w:rsidP="00605CFF">
      <w:r>
        <w:t>[</w:t>
      </w:r>
      <w:r w:rsidRPr="00E55231">
        <w:rPr>
          <w:b/>
          <w:bCs/>
        </w:rPr>
        <w:t>/Users/jacopobinati/Desktop/thesis/Images/causal1.png</w:t>
      </w:r>
      <w:r>
        <w:t>]</w:t>
      </w:r>
    </w:p>
    <w:p w14:paraId="54D99055" w14:textId="69A56027" w:rsidR="00732E7A" w:rsidRDefault="000B0190" w:rsidP="00732E7A">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6529A3CC" w14:textId="77777777" w:rsidR="00732E7A" w:rsidRDefault="00732E7A" w:rsidP="00732E7A"/>
    <w:p w14:paraId="37424F06" w14:textId="77777777" w:rsidR="00732E7A" w:rsidRDefault="00732E7A" w:rsidP="00732E7A"/>
    <w:p w14:paraId="2D50ED35" w14:textId="06F0898D" w:rsidR="00D36B48" w:rsidRDefault="00D36B48" w:rsidP="00D36B48">
      <w:pPr>
        <w:pStyle w:val="Heading2"/>
      </w:pPr>
      <w:r>
        <w:lastRenderedPageBreak/>
        <w:t xml:space="preserve">The non linear relationship between Density and </w:t>
      </w:r>
      <w:r w:rsidR="00DF0103">
        <w:t>Gini Index</w:t>
      </w:r>
    </w:p>
    <w:p w14:paraId="6E52AD15" w14:textId="77777777" w:rsidR="00732E7A" w:rsidRPr="00732E7A" w:rsidRDefault="00732E7A" w:rsidP="00732E7A">
      <w:pPr>
        <w:rPr>
          <w:lang w:eastAsia="en-US"/>
        </w:rPr>
      </w:pPr>
    </w:p>
    <w:p w14:paraId="181A707A" w14:textId="77777777" w:rsidR="00732E7A" w:rsidRDefault="00732E7A" w:rsidP="00732E7A">
      <w:pPr>
        <w:rPr>
          <w:rFonts w:eastAsiaTheme="minorHAnsi"/>
          <w:lang w:val="en-GB" w:eastAsia="en-US"/>
        </w:rPr>
      </w:pPr>
      <w:r>
        <w:rPr>
          <w:rFonts w:eastAsiaTheme="minorHAnsi"/>
          <w:lang w:val="en-GB" w:eastAsia="en-US"/>
        </w:rPr>
        <w:t>The results from the analysis underscore the necessity of considering non-linear interactions when evaluating the impact of Trade Unions Density on the Gini Index. Initially, the linear model suggested a straightforward positive relationship between union density and income inequality, with a significant coefficient (Estimate = 0.0301, p &lt; 0.001). However, this model's explanatory power was limited, as indicated by an R-squared value of only 0.031.</w:t>
      </w:r>
    </w:p>
    <w:p w14:paraId="4959C665" w14:textId="77777777" w:rsidR="00732E7A" w:rsidRDefault="00732E7A" w:rsidP="00732E7A">
      <w:pPr>
        <w:rPr>
          <w:rFonts w:eastAsiaTheme="minorHAnsi"/>
          <w:lang w:val="en-GB" w:eastAsia="en-US"/>
        </w:rPr>
      </w:pPr>
      <w:r>
        <w:rPr>
          <w:rFonts w:eastAsiaTheme="minorHAnsi"/>
          <w:lang w:val="en-GB" w:eastAsia="en-US"/>
        </w:rPr>
        <w:t>When a quadratic term for Trade Unions Density was introduced in the non-linear model, a more nuanced relationship emerged. The non-linear model revealed a significant positive coefficient for the linear term (Estimate = 0.2291, p &lt; 0.001) and a significant negative coefficient for the quadratic term (Estimate = -0.0023, p &lt; 0.001). This indicates that the effect of union density on income inequality diminishes at higher levels of union density, suggesting a curvilinear relationship. The non-linear model also demonstrated a much higher R-squared value of 0.177, indicating a better fit to the data.</w:t>
      </w:r>
    </w:p>
    <w:p w14:paraId="141CF4E0" w14:textId="77777777" w:rsidR="00732E7A" w:rsidRDefault="00732E7A" w:rsidP="00732E7A">
      <w:pPr>
        <w:rPr>
          <w:rFonts w:eastAsiaTheme="minorHAnsi"/>
          <w:lang w:val="en-GB" w:eastAsia="en-US"/>
        </w:rPr>
      </w:pPr>
    </w:p>
    <w:p w14:paraId="6686ED10" w14:textId="47509577" w:rsidR="00732E7A" w:rsidRDefault="00732E7A"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jacopobinati/Desktop/thesis/results/linear_nonlinear_uniongini.tex</w:t>
      </w:r>
      <w:r>
        <w:rPr>
          <w:rFonts w:eastAsiaTheme="minorHAnsi"/>
          <w:lang w:val="en-GB" w:eastAsia="en-US"/>
        </w:rPr>
        <w:t>]</w:t>
      </w:r>
    </w:p>
    <w:p w14:paraId="2673A7FE" w14:textId="77777777" w:rsidR="00732E7A" w:rsidRDefault="00732E7A" w:rsidP="00732E7A">
      <w:pPr>
        <w:rPr>
          <w:rFonts w:eastAsiaTheme="minorHAnsi"/>
          <w:lang w:val="en-GB" w:eastAsia="en-US"/>
        </w:rPr>
      </w:pPr>
    </w:p>
    <w:p w14:paraId="535614F6" w14:textId="35EAE33B" w:rsidR="00AD6201" w:rsidRDefault="00732E7A" w:rsidP="00732E7A">
      <w:pPr>
        <w:rPr>
          <w:rFonts w:eastAsiaTheme="minorHAnsi"/>
          <w:lang w:val="en-GB" w:eastAsia="en-US"/>
        </w:rPr>
      </w:pPr>
      <w:r>
        <w:rPr>
          <w:rFonts w:eastAsiaTheme="minorHAnsi"/>
          <w:lang w:val="en-GB" w:eastAsia="en-US"/>
        </w:rPr>
        <w:t xml:space="preserve">Furthermore, the Akaike Information Criterion (AIC) and the Bayesian Information Criterion (BIC) provided additional support for the non-linear model. The linear model had an AIC of 780.68 and a BIC of 785.27. In contrast, the non-linear model had significantly lower AIC and BIC values of 663.97 and 673.14, respectively. Lower AIC and BIC values imply a better model fit while accounting for model complexity. The substantial reduction in both AIC and BIC in the non-linear model compared to the linear model indicates that the non-linear model provides a more accurate representation of the data, despite its increased complexity. This </w:t>
      </w:r>
      <w:r>
        <w:rPr>
          <w:rFonts w:eastAsiaTheme="minorHAnsi"/>
          <w:lang w:val="en-GB" w:eastAsia="en-US"/>
        </w:rPr>
        <w:lastRenderedPageBreak/>
        <w:t>improvement reflects that the non-linear model captures the underlying dynamics of how Trade Unions Density affects the Gini Index more effectively than the linear model.</w:t>
      </w:r>
    </w:p>
    <w:p w14:paraId="24368343" w14:textId="77777777" w:rsidR="005936B7" w:rsidRDefault="005936B7" w:rsidP="00732E7A">
      <w:pPr>
        <w:rPr>
          <w:rFonts w:eastAsiaTheme="minorHAnsi"/>
          <w:lang w:val="en-GB" w:eastAsia="en-US"/>
        </w:rPr>
      </w:pPr>
    </w:p>
    <w:p w14:paraId="3F2B6EA3" w14:textId="2CC12337" w:rsidR="005936B7" w:rsidRDefault="005936B7"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w:t>
      </w:r>
      <w:proofErr w:type="spellStart"/>
      <w:r w:rsidR="00E55231" w:rsidRPr="00E55231">
        <w:rPr>
          <w:rFonts w:eastAsiaTheme="minorHAnsi"/>
          <w:lang w:val="en-GB" w:eastAsia="en-US"/>
        </w:rPr>
        <w:t>jacopobinati</w:t>
      </w:r>
      <w:proofErr w:type="spellEnd"/>
      <w:r w:rsidR="00E55231" w:rsidRPr="00E55231">
        <w:rPr>
          <w:rFonts w:eastAsiaTheme="minorHAnsi"/>
          <w:lang w:val="en-GB" w:eastAsia="en-US"/>
        </w:rPr>
        <w:t>/Desktop/thesis/results/</w:t>
      </w:r>
      <w:proofErr w:type="spellStart"/>
      <w:r w:rsidR="00E55231" w:rsidRPr="00E55231">
        <w:rPr>
          <w:rFonts w:eastAsiaTheme="minorHAnsi"/>
          <w:lang w:val="en-GB" w:eastAsia="en-US"/>
        </w:rPr>
        <w:t>aic_bic_results.tex</w:t>
      </w:r>
      <w:proofErr w:type="spellEnd"/>
      <w:r>
        <w:rPr>
          <w:rFonts w:eastAsiaTheme="minorHAnsi"/>
          <w:lang w:val="en-GB" w:eastAsia="en-US"/>
        </w:rPr>
        <w:t>]</w:t>
      </w:r>
    </w:p>
    <w:p w14:paraId="3CEBA2D1" w14:textId="77777777" w:rsidR="005936B7" w:rsidRDefault="005936B7" w:rsidP="00732E7A">
      <w:pPr>
        <w:rPr>
          <w:rFonts w:eastAsiaTheme="minorHAnsi"/>
          <w:lang w:val="en-GB" w:eastAsia="en-US"/>
        </w:rPr>
      </w:pPr>
    </w:p>
    <w:p w14:paraId="45A350CB" w14:textId="77777777" w:rsidR="00732E7A" w:rsidRDefault="00732E7A" w:rsidP="00732E7A">
      <w:pPr>
        <w:rPr>
          <w:rFonts w:eastAsiaTheme="minorHAnsi"/>
          <w:lang w:val="en-GB" w:eastAsia="en-US"/>
        </w:rPr>
      </w:pPr>
      <w:r>
        <w:rPr>
          <w:rFonts w:eastAsiaTheme="minorHAnsi"/>
          <w:lang w:val="en-GB" w:eastAsia="en-US"/>
        </w:rPr>
        <w:t>Additionally, Quantile-Quantile (QQ) plots were employed to assess whether the residuals of the models followed a normal distribution. The QQ plot for the linear model indicated some deviations from normality, particularly at the tails, suggesting that the model's residuals were not perfectly normally distributed. This deviation implies potential issues with the linear model's ability to capture all underlying patterns in the data. Conversely, the QQ plot for the non-linear model showed a better alignment of the residuals with the theoretical quantiles of a normal distribution. This alignment indicates that the non-linear model provides a more accurate representation of the data structure, resulting in residuals that are closer to normally distributed.</w:t>
      </w:r>
    </w:p>
    <w:p w14:paraId="0E28A5CA" w14:textId="3C08BD42" w:rsidR="00732E7A" w:rsidRDefault="00732E7A" w:rsidP="00732E7A">
      <w:pPr>
        <w:rPr>
          <w:rFonts w:eastAsiaTheme="minorHAnsi"/>
          <w:lang w:val="en-GB" w:eastAsia="en-US"/>
        </w:rPr>
      </w:pPr>
      <w:r>
        <w:rPr>
          <w:rFonts w:eastAsiaTheme="minorHAnsi"/>
          <w:lang w:val="en-GB" w:eastAsia="en-US"/>
        </w:rPr>
        <w:t xml:space="preserve">The need to modulate Density in a non-linear way becomes evident from these results. A linear approach oversimplifies the complex interactions and fails to account for the diminishing returns of union density on reducing income inequality. By adopting a non-linear model, we achieve a more accurate and comprehensive understanding of how collective bargaining influences economic disparities. This approach not only improves model fit but also provides more reliable insights for policymakers aiming to address income inequality through </w:t>
      </w:r>
      <w:r w:rsidR="002D75E6">
        <w:rPr>
          <w:rFonts w:eastAsiaTheme="minorHAnsi"/>
          <w:lang w:val="en-GB" w:eastAsia="en-US"/>
        </w:rPr>
        <w:t>labour</w:t>
      </w:r>
      <w:r>
        <w:rPr>
          <w:rFonts w:eastAsiaTheme="minorHAnsi"/>
          <w:lang w:val="en-GB" w:eastAsia="en-US"/>
        </w:rPr>
        <w:t xml:space="preserve"> union strategies.</w:t>
      </w:r>
    </w:p>
    <w:p w14:paraId="47337DE4" w14:textId="77777777" w:rsidR="002D75E6" w:rsidRDefault="002D75E6" w:rsidP="00732E7A">
      <w:pPr>
        <w:rPr>
          <w:rFonts w:eastAsiaTheme="minorHAnsi"/>
          <w:lang w:val="en-GB" w:eastAsia="en-US"/>
        </w:rPr>
      </w:pPr>
    </w:p>
    <w:p w14:paraId="395C63E0" w14:textId="6CBF87A3" w:rsidR="00B7276B" w:rsidRDefault="002D75E6" w:rsidP="00605CFF">
      <w:pPr>
        <w:rPr>
          <w:b/>
          <w:bCs/>
        </w:rPr>
      </w:pPr>
      <w:r w:rsidRPr="002D75E6">
        <w:rPr>
          <w:rFonts w:eastAsiaTheme="minorHAnsi"/>
          <w:b/>
          <w:bCs/>
          <w:lang w:val="en-GB" w:eastAsia="en-US"/>
        </w:rPr>
        <w:t>[</w:t>
      </w:r>
      <w:r w:rsidRPr="002D75E6">
        <w:rPr>
          <w:rFonts w:eastAsiaTheme="minorHAnsi"/>
          <w:b/>
          <w:bCs/>
          <w:lang w:val="en-GB" w:eastAsia="en-US"/>
        </w:rPr>
        <w:t>/Users/jacopobinati/Desktop/thesis/Images/residuals_qq_combined_plot.png</w:t>
      </w:r>
      <w:r w:rsidRPr="002D75E6">
        <w:rPr>
          <w:rFonts w:eastAsiaTheme="minorHAnsi"/>
          <w:b/>
          <w:bCs/>
          <w:lang w:val="en-GB" w:eastAsia="en-US"/>
        </w:rPr>
        <w:t>]</w:t>
      </w:r>
    </w:p>
    <w:p w14:paraId="064EA573" w14:textId="77777777" w:rsidR="002D75E6" w:rsidRPr="002D75E6" w:rsidRDefault="002D75E6" w:rsidP="00605CFF">
      <w:pPr>
        <w:rPr>
          <w:b/>
          <w:bCs/>
        </w:rPr>
      </w:pPr>
    </w:p>
    <w:p w14:paraId="0D6A585B" w14:textId="302D25C0" w:rsidR="008A594A" w:rsidRDefault="008A594A" w:rsidP="008A594A">
      <w:pPr>
        <w:pStyle w:val="Heading2"/>
      </w:pPr>
      <w:r>
        <w:lastRenderedPageBreak/>
        <w:t>Exploring Macro–Level Influences</w:t>
      </w:r>
    </w:p>
    <w:p w14:paraId="3E273BCB" w14:textId="77777777" w:rsidR="008A594A" w:rsidRPr="008A594A" w:rsidRDefault="008A594A" w:rsidP="008A594A">
      <w:pPr>
        <w:rPr>
          <w:lang w:eastAsia="en-US"/>
        </w:rPr>
      </w:pPr>
    </w:p>
    <w:p w14:paraId="2E561197" w14:textId="3C340A38" w:rsidR="008A594A" w:rsidRDefault="00082EAC" w:rsidP="00605CFF">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0DCCD982" w14:textId="0A9AEA2D" w:rsidR="00C65C84" w:rsidRDefault="00C65C84" w:rsidP="00605CFF">
      <w:r w:rsidRPr="00C65C84">
        <w:rPr>
          <w:b/>
          <w:bCs/>
        </w:rPr>
        <w:t>[</w:t>
      </w:r>
      <w:r w:rsidRPr="00C65C84">
        <w:rPr>
          <w:b/>
          <w:bCs/>
        </w:rPr>
        <w:t>/Users/jacopobinati/Desktop/thesis/Images/GDP.png</w:t>
      </w:r>
      <w:r>
        <w:t>]</w:t>
      </w:r>
    </w:p>
    <w:p w14:paraId="796173AF" w14:textId="7F8A405F" w:rsidR="0087029C" w:rsidRDefault="00B22966" w:rsidP="00815CFD">
      <w:pPr>
        <w:jc w:val="center"/>
      </w:pPr>
      <w:r>
        <w:rPr>
          <w:noProof/>
        </w:rPr>
        <w:lastRenderedPageBreak/>
        <w:drawing>
          <wp:inline distT="0" distB="0" distL="0" distR="0" wp14:anchorId="63888B3A" wp14:editId="558B30D9">
            <wp:extent cx="5731510" cy="3439160"/>
            <wp:effectExtent l="0" t="0" r="0" b="0"/>
            <wp:docPr id="857485456" name="Picture 3"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85456" name="Picture 3" descr="A graph of growth and dec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605CFF"/>
    <w:p w14:paraId="30E9648D" w14:textId="75D46868"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0AF0E238" w14:textId="712E3D40" w:rsidR="00AD6201" w:rsidRDefault="00C65C84" w:rsidP="00605CFF">
      <w:r w:rsidRPr="00E55231">
        <w:rPr>
          <w:b/>
          <w:bCs/>
        </w:rPr>
        <w:t>[</w:t>
      </w:r>
      <w:r w:rsidR="00E55231" w:rsidRPr="00E55231">
        <w:rPr>
          <w:b/>
          <w:bCs/>
        </w:rPr>
        <w:t>/Users/jacopobinati/Desktop/thesis/Images/FDI.png</w:t>
      </w:r>
      <w:r>
        <w:t>]</w:t>
      </w:r>
    </w:p>
    <w:p w14:paraId="519DA2ED" w14:textId="2A9FEEA5" w:rsidR="0087029C" w:rsidRDefault="0087029C" w:rsidP="00605CFF">
      <w:r>
        <w:rPr>
          <w:noProof/>
        </w:rPr>
        <w:lastRenderedPageBreak/>
        <w:drawing>
          <wp:inline distT="0" distB="0" distL="0" distR="0" wp14:anchorId="54930356" wp14:editId="663FBDEC">
            <wp:extent cx="5731510" cy="3439160"/>
            <wp:effectExtent l="0" t="0" r="0" b="0"/>
            <wp:docPr id="52837009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70099" name="Picture 4"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605CFF">
      <w:r>
        <w:t xml:space="preserve">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w:t>
      </w:r>
      <w:r>
        <w:lastRenderedPageBreak/>
        <w:t>could overstate the role of unions in driving up wages when in fact it could be the rising GDP that is raising incomes across the board.</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3DB7A51D" w:rsidR="00887C08" w:rsidRDefault="00643F01" w:rsidP="00605CFF">
      <w:r>
        <w:t xml:space="preserve">In the intricate web of factors that influence </w:t>
      </w:r>
      <w:r w:rsidR="00082EAC">
        <w:t>labour</w:t>
      </w:r>
      <w:r>
        <w:t xml:space="preserve"> unions and their efficacy, the concept of Democratic Governance emerges as a pivotal variable</w:t>
      </w:r>
      <w:r w:rsidR="00065A06">
        <w:t xml:space="preserve"> </w:t>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61618669"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5D5952">
        <w:instrText xml:space="preserve"> ADDIN ZOTERO_ITEM CSL_CITATION {"citationID":"fvHr3WDf","properties":{"formattedCitation":"(Bastian Herre et al. 2022)","plainCitation":"(Bastian Herre et al. 2022)","noteIndex":0},"citationItems":[{"id":246,"uris":["http://zotero.org/users/11278442/items/HETCTHHL"],"itemData":{"id":246,"type":"dataset","archive":"V-DEM","title":"Civil society participation Index","URL":"https://ourworldindata.org/grapher/civil-society-participation-index","author":[{"literal":"Bastian Herre"},{"literal":"Lucas Rodés-Guirao"},{"literal":"Max Roser"},{"literal":"Esteban Ortiz-Ospina"}],"accessed":{"date-parts":[["2024",4,3]]},"issued":{"date-parts":[["2022"]]}}}],"schema":"https://github.com/citation-style-language/schema/raw/master/csl-citation.json"} </w:instrText>
      </w:r>
      <w:r w:rsidR="00C26604">
        <w:fldChar w:fldCharType="separate"/>
      </w:r>
      <w:r w:rsidR="005D5952">
        <w:rPr>
          <w:lang w:val="en-GB"/>
        </w:rPr>
        <w:t xml:space="preserve">(Bastian </w:t>
      </w:r>
      <w:proofErr w:type="spellStart"/>
      <w:r w:rsidR="005D5952">
        <w:rPr>
          <w:lang w:val="en-GB"/>
        </w:rPr>
        <w:t>Herre</w:t>
      </w:r>
      <w:proofErr w:type="spellEnd"/>
      <w:r w:rsidR="005D5952">
        <w:rPr>
          <w:lang w:val="en-GB"/>
        </w:rPr>
        <w:t xml:space="preserve"> et al. 2022)</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w:t>
      </w:r>
      <w:r w:rsidR="00887C08" w:rsidRPr="00887C08">
        <w:lastRenderedPageBreak/>
        <w:t>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4BDB2483" w14:textId="5AE42A0A" w:rsidR="00E55231" w:rsidRDefault="00E55231" w:rsidP="00605CFF">
      <w:r w:rsidRPr="00E55231">
        <w:rPr>
          <w:b/>
          <w:bCs/>
        </w:rPr>
        <w:t>[</w:t>
      </w:r>
      <w:r w:rsidRPr="00E55231">
        <w:rPr>
          <w:b/>
          <w:bCs/>
        </w:rPr>
        <w:t>/Users/jacopobinati/Desktop/thesis/Images/map.png</w:t>
      </w:r>
      <w:r>
        <w:t>]</w:t>
      </w:r>
    </w:p>
    <w:p w14:paraId="55FB5E83" w14:textId="4E231C45" w:rsidR="00FD747B" w:rsidRDefault="00FD747B" w:rsidP="00605CFF">
      <w:r>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3B455061" w14:textId="77777777" w:rsidR="00DF0103" w:rsidRDefault="00DF0103" w:rsidP="00605CFF"/>
    <w:p w14:paraId="68846235" w14:textId="77777777" w:rsidR="00DF0103" w:rsidRDefault="00DF0103" w:rsidP="00605CFF"/>
    <w:p w14:paraId="76666936" w14:textId="77777777" w:rsidR="00DF0103" w:rsidRDefault="00DF0103" w:rsidP="00605CFF"/>
    <w:p w14:paraId="783383D0" w14:textId="77777777" w:rsidR="00DF0103" w:rsidRDefault="00DF0103" w:rsidP="00605CFF"/>
    <w:p w14:paraId="2EE2FDD0" w14:textId="77777777" w:rsidR="00DF0103" w:rsidRDefault="00DF0103" w:rsidP="00605CFF"/>
    <w:p w14:paraId="2BA8ADC8" w14:textId="77777777" w:rsidR="00DF0103" w:rsidRDefault="00DF0103" w:rsidP="00605CFF"/>
    <w:p w14:paraId="74BD51E4" w14:textId="1A2D46A1" w:rsidR="00A97352" w:rsidRDefault="00A97352" w:rsidP="00605CFF">
      <w:pPr>
        <w:pStyle w:val="Heading1"/>
      </w:pPr>
      <w:r w:rsidRPr="00DF0103">
        <w:lastRenderedPageBreak/>
        <w:t>Model Selection</w:t>
      </w:r>
    </w:p>
    <w:p w14:paraId="5D6C38E7" w14:textId="77777777" w:rsidR="0058284B" w:rsidRDefault="0058284B" w:rsidP="00605CFF"/>
    <w:p w14:paraId="0498DA5E" w14:textId="77777777" w:rsidR="0058284B" w:rsidRDefault="0058284B" w:rsidP="00605CFF">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605CFF"/>
    <w:p w14:paraId="2B9BD986" w14:textId="0A28506F" w:rsidR="0058284B" w:rsidRPr="0058284B" w:rsidRDefault="0058284B" w:rsidP="00605CFF">
      <w:pPr>
        <w:rPr>
          <w:lang w:val="it-IT"/>
        </w:rPr>
      </w:pPr>
      <m:oMathPara>
        <m:oMath>
          <m:r>
            <w:rPr>
              <w:rFonts w:ascii="Cambria Math" w:hAnsi="Cambria Math"/>
              <w:lang w:val="en-GB"/>
            </w:rPr>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r>
            <w:rPr>
              <w:rFonts w:ascii="Cambria Math" w:hAnsi="Cambria Math"/>
              <w:lang w:val="en-GB"/>
            </w:rPr>
            <m:t>bargai</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45BCD077" w14:textId="77777777" w:rsidR="0058284B" w:rsidRPr="0058284B" w:rsidRDefault="0058284B" w:rsidP="00605CFF">
      <w:pPr>
        <w:rPr>
          <w:lang w:val="it-IT"/>
        </w:rPr>
      </w:pPr>
    </w:p>
    <w:p w14:paraId="125309C2" w14:textId="3A6E1156" w:rsidR="0058284B" w:rsidRDefault="0058284B" w:rsidP="00605CFF">
      <w:r w:rsidRPr="0058284B">
        <w:t xml:space="preserve">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w:t>
      </w:r>
      <w:r w:rsidRPr="0058284B">
        <w:lastRenderedPageBreak/>
        <w:t>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5CE65411" w14:textId="77777777" w:rsidR="00526FD6" w:rsidRDefault="00526FD6" w:rsidP="00605CFF"/>
    <w:p w14:paraId="2F932A35" w14:textId="56232468" w:rsidR="00D45E28" w:rsidRDefault="00BF410D" w:rsidP="00605CFF">
      <w:r>
        <w:t xml:space="preserve">Before proceding with the creation of the models, one main factor had to be taken in consideration: multicollinearity. This situation creates when the X’ X matrix </w:t>
      </w:r>
      <w:r w:rsidR="00526FD6">
        <w:t xml:space="preserve">is near singular, when the columns of X are close to linearly dependent. One potential complication, that might arise, of near singularity of matrices is that the numerical realibility of calculation may be reduced. </w:t>
      </w:r>
    </w:p>
    <w:p w14:paraId="1DB0AA55" w14:textId="77777777" w:rsidR="00AD6201" w:rsidRDefault="00AD6201" w:rsidP="00605CFF"/>
    <w:p w14:paraId="732884BF" w14:textId="65437A3A" w:rsidR="00526FD6" w:rsidRDefault="00526FD6" w:rsidP="00605CFF">
      <w:r>
        <w:t xml:space="preserve">This might be the case since the number of regressor is large. Another issue that arises with multicollinearity is that individual coefficient esitimates may be imprecise. </w:t>
      </w:r>
    </w:p>
    <w:p w14:paraId="77AFF348" w14:textId="77777777" w:rsidR="00BF410D" w:rsidRDefault="00BF410D" w:rsidP="00605CFF"/>
    <w:p w14:paraId="39F0134B" w14:textId="128E9263" w:rsidR="00BF410D" w:rsidRPr="00BF410D" w:rsidRDefault="00000000" w:rsidP="00605CFF">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3B7813E7" w14:textId="77777777" w:rsidR="00815CFD" w:rsidRDefault="00815CFD" w:rsidP="00605CFF"/>
    <w:p w14:paraId="2ED5C98D" w14:textId="746AACE7" w:rsidR="00BF410D" w:rsidRDefault="00BF410D" w:rsidP="00605CFF">
      <w:r>
        <w:t xml:space="preserve">And </w:t>
      </w:r>
    </w:p>
    <w:p w14:paraId="09B69D4B" w14:textId="77777777" w:rsidR="00815CFD" w:rsidRPr="00815CFD" w:rsidRDefault="00815CFD" w:rsidP="00605CFF">
      <w:pPr>
        <w:rPr>
          <w:iCs/>
        </w:rPr>
      </w:pPr>
    </w:p>
    <w:p w14:paraId="233CF6BA" w14:textId="08A053AC" w:rsidR="00BF410D" w:rsidRPr="00BF410D" w:rsidRDefault="00BF410D" w:rsidP="00605CFF">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44E15209" w14:textId="77777777" w:rsidR="00BF410D" w:rsidRDefault="00BF410D" w:rsidP="00605CFF"/>
    <w:p w14:paraId="27DD8532" w14:textId="131508CD" w:rsidR="00BF410D" w:rsidRDefault="00BF410D" w:rsidP="00605CFF">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17827EF4" w14:textId="534FE751" w:rsidR="00526FD6" w:rsidRDefault="00BF410D" w:rsidP="00605CFF">
      <w:r>
        <w:t xml:space="preserve">For this reason two specific tests have been addressed: in primis, the Eigenvalue test and, following the VIF test </w:t>
      </w:r>
      <w:r w:rsidR="00526FD6">
        <w:t>in order to double check for any other issues.</w:t>
      </w:r>
    </w:p>
    <w:p w14:paraId="2E32F6AB" w14:textId="0070D210" w:rsidR="00D45E28" w:rsidRDefault="00D45E28" w:rsidP="00605CFF">
      <w:r>
        <w:lastRenderedPageBreak/>
        <w:t xml:space="preserve">The results showed that there is no trace of multicollinearity since all the values of the VIF are below the threshold (5). </w:t>
      </w:r>
    </w:p>
    <w:p w14:paraId="5BAAA1C8" w14:textId="77777777" w:rsidR="00D45E28" w:rsidRDefault="00D45E28" w:rsidP="00605CFF"/>
    <w:p w14:paraId="136CE641" w14:textId="55686443" w:rsidR="00AA07FB" w:rsidRDefault="00AA07FB" w:rsidP="002C3EDC">
      <w:pPr>
        <w:jc w:val="center"/>
      </w:pPr>
      <w:r>
        <w:t>[</w:t>
      </w:r>
      <w:r w:rsidR="00E55231" w:rsidRPr="00E55231">
        <w:t>/Users/jacopobinati/Desktop/thesis/results/VIF_Eigenvalue.txt</w:t>
      </w:r>
      <w:r>
        <w:t>]</w:t>
      </w:r>
    </w:p>
    <w:p w14:paraId="537A3F87" w14:textId="77777777" w:rsidR="00AA07FB" w:rsidRDefault="00AA07FB" w:rsidP="00605CFF"/>
    <w:p w14:paraId="11DCFBEF" w14:textId="74F401FD" w:rsidR="000C2B02" w:rsidRDefault="000C2B02" w:rsidP="00605CFF">
      <w:r>
        <w:t>The</w:t>
      </w:r>
      <w:r w:rsidRPr="000C2B02">
        <w:t xml:space="preserve"> evaluation of multicollinearity is pivotal in ensuring the integrity and reliability of the regression model. It mitigates the risk of inflated standard errors, inaccurate coefficient estimates, and ultimately, erroneous conclusions drawn from the analysis. Thus, the thorough assessment of multicollinearity underscores its significance in robust statistical modeling.</w:t>
      </w:r>
    </w:p>
    <w:p w14:paraId="4CE4E218" w14:textId="77777777" w:rsidR="00AD6201" w:rsidRDefault="00AD6201" w:rsidP="00605CFF"/>
    <w:p w14:paraId="654E82F6" w14:textId="5403AA5C" w:rsidR="00526FD6" w:rsidRDefault="00526FD6" w:rsidP="00605CFF">
      <w:pPr>
        <w:pStyle w:val="Heading2"/>
      </w:pPr>
      <w:r>
        <w:t>Endogeneity</w:t>
      </w:r>
    </w:p>
    <w:p w14:paraId="202062A6" w14:textId="77777777" w:rsidR="000C2B02" w:rsidRDefault="000C2B02" w:rsidP="00605CFF"/>
    <w:p w14:paraId="33137181" w14:textId="65B9B34C" w:rsidR="00D45E28" w:rsidRDefault="00D45E28" w:rsidP="00605CFF">
      <w:r>
        <w:t>A second major issue which can raise is endogeneity. It can be identified, in the linear model, when</w:t>
      </w:r>
    </w:p>
    <w:p w14:paraId="354085E0" w14:textId="77777777" w:rsidR="007B749B" w:rsidRDefault="007B749B" w:rsidP="00605CFF"/>
    <w:p w14:paraId="79898240" w14:textId="5E969103" w:rsidR="00D45E28" w:rsidRPr="007B749B" w:rsidRDefault="007B749B" w:rsidP="00605CFF">
      <m:oMathPara>
        <m:oMath>
          <m:r>
            <w:rPr>
              <w:rFonts w:ascii="Cambria Math" w:hAnsi="Cambria Math"/>
            </w:rPr>
            <m:t>Gini</m:t>
          </m:r>
          <m:r>
            <m:rPr>
              <m:sty m:val="p"/>
            </m:rPr>
            <w:rPr>
              <w:rFonts w:ascii="Cambria Math" w:hAnsi="Cambria Math"/>
            </w:rPr>
            <m:t xml:space="preserve"> </m:t>
          </m:r>
          <m:r>
            <w:rPr>
              <w:rFonts w:ascii="Cambria Math" w:hAnsi="Cambria Math"/>
            </w:rPr>
            <m:t>Index</m:t>
          </m:r>
          <m:r>
            <m:rPr>
              <m:sty m:val="p"/>
            </m:rPr>
            <w:rPr>
              <w:rFonts w:ascii="Cambria Math" w:hAnsi="Cambria Math"/>
            </w:rPr>
            <m:t>=</m:t>
          </m:r>
          <m:sSub>
            <m:sSubPr>
              <m:ctrlPr>
                <w:rPr>
                  <w:rFonts w:ascii="Cambria Math" w:hAnsi="Cambria Math"/>
                </w:rPr>
              </m:ctrlPr>
            </m:sSubPr>
            <m:e>
              <m:r>
                <w:rPr>
                  <w:rFonts w:ascii="Cambria Math" w:hAnsi="Cambria Math"/>
                </w:rPr>
                <m:t>union</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11BF8273" w14:textId="77777777" w:rsidR="007B749B" w:rsidRPr="007B749B" w:rsidRDefault="007B749B" w:rsidP="00605CFF"/>
    <w:p w14:paraId="3DDEAEC5" w14:textId="04827D4B" w:rsidR="00526FD6" w:rsidRDefault="007B749B" w:rsidP="00605CFF">
      <w:r>
        <w:t xml:space="preserve">If with </w:t>
      </w:r>
      <m:oMath>
        <m:r>
          <w:rPr>
            <w:rFonts w:ascii="Cambria Math" w:hAnsi="Cambria Math"/>
          </w:rPr>
          <m:t>β</m:t>
        </m:r>
      </m:oMath>
      <w:r>
        <w:t xml:space="preserv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union2</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eed a structural interpretation because it is defined by a linear projection. In this case, to avoid the issue of endogeneity, an Instrumental Variable has been introducted. </w:t>
      </w:r>
    </w:p>
    <w:p w14:paraId="34858D5D" w14:textId="02CD7E30" w:rsidR="007B749B" w:rsidRDefault="009D4F26" w:rsidP="00605CFF">
      <w:r w:rsidRPr="009D4F26">
        <w:t xml:space="preserve">In </w:t>
      </w:r>
      <w:r w:rsidR="00621658">
        <w:t>the</w:t>
      </w:r>
      <w:r w:rsidRPr="009D4F26">
        <w:t xml:space="preserve"> instrumental variables (IV) analysis, </w:t>
      </w:r>
      <w:r w:rsidR="00621658">
        <w:t>the variable “</w:t>
      </w:r>
      <w:r w:rsidR="00DF400E">
        <w:t>unions2</w:t>
      </w:r>
      <w:r w:rsidR="00621658">
        <w:t xml:space="preserve">”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DF400E">
        <w:rPr>
          <w:rFonts w:eastAsiaTheme="majorEastAsia"/>
        </w:rPr>
        <w:t>D</w:t>
      </w:r>
      <w:r w:rsidRPr="00DF400E">
        <w:rPr>
          <w:rFonts w:eastAsiaTheme="majorEastAsia"/>
        </w:rPr>
        <w:t>emo</w:t>
      </w:r>
      <w:r w:rsidR="00954D4E" w:rsidRPr="00DF400E">
        <w:rPr>
          <w:rFonts w:eastAsiaTheme="majorEastAsia"/>
        </w:rPr>
        <w:t xml:space="preserve"> has been selected</w:t>
      </w:r>
      <w:r w:rsidRPr="00DF400E">
        <w:t xml:space="preserve"> as </w:t>
      </w:r>
      <w:r w:rsidR="00954D4E" w:rsidRPr="00DF400E">
        <w:t xml:space="preserve">an </w:t>
      </w:r>
      <w:r w:rsidRPr="00DF400E">
        <w:t xml:space="preserve">instrument, hypothesizing that it affects </w:t>
      </w:r>
      <w:r w:rsidR="00082EAC" w:rsidRPr="00DF400E">
        <w:t xml:space="preserve">the </w:t>
      </w:r>
      <w:r w:rsidR="00012222" w:rsidRPr="00DF400E">
        <w:t xml:space="preserve">Gini Index </w:t>
      </w:r>
      <w:r w:rsidRPr="00DF400E">
        <w:t xml:space="preserve">only through its impact on </w:t>
      </w:r>
      <w:r w:rsidR="00DF400E">
        <w:t>unions2</w:t>
      </w:r>
      <w:r w:rsidRPr="00DF400E">
        <w:t>.</w:t>
      </w:r>
      <w:r w:rsidRPr="009D4F26">
        <w:t xml:space="preserve"> </w:t>
      </w:r>
    </w:p>
    <w:p w14:paraId="4E7A9D62" w14:textId="77777777" w:rsidR="00DF400E" w:rsidRDefault="00DF400E" w:rsidP="00605CFF"/>
    <w:p w14:paraId="74983B0C" w14:textId="6AB2A090" w:rsidR="00012222" w:rsidRDefault="00012222" w:rsidP="00605CFF">
      <w:r>
        <w:lastRenderedPageBreak/>
        <w:t>The initial phase involves regressing the potentially endogenous variable, Bargaining Power, on the instrumental variable, Democratic Governance, alongside other control variables including Collective Bargaining Coverage, Inflation, Wage Growth, Government Debt, Log</w:t>
      </w:r>
      <w:r w:rsidR="00DF400E">
        <w:t>arithm</w:t>
      </w:r>
      <w:r>
        <w:t xml:space="preserve"> of Labor Force, and </w:t>
      </w:r>
      <w:r w:rsidR="00082EAC">
        <w:t>Women's</w:t>
      </w:r>
      <w:r>
        <w:t xml:space="preserve"> Unemployment Rate. This step aims to validate the instrument's relevance by ensuring it significantly predicts the endogenous variable.</w:t>
      </w:r>
    </w:p>
    <w:p w14:paraId="4D1A2988" w14:textId="7B47C747" w:rsidR="00FF2315" w:rsidRDefault="00012222" w:rsidP="00605CFF">
      <w:r>
        <w:t>The summary of this first-stage regression indicates significant coefficients, notably for Democratic Governance (</w:t>
      </w:r>
      <w:r w:rsidR="00DF400E" w:rsidRPr="00DF400E">
        <w:t>Estimate = 4693.0794, p &lt; 2e-16</w:t>
      </w:r>
      <w:r>
        <w:t>). This significant relationship confirms the instrumental variable's relevance in predicting Bargaining Power.</w:t>
      </w:r>
    </w:p>
    <w:p w14:paraId="565DBB30" w14:textId="5C0C1E16" w:rsidR="00FF2315" w:rsidRDefault="00FF2315" w:rsidP="00605CFF">
      <w:r>
        <w:t xml:space="preserve">The analysis additionally reveals a high F-statistic of </w:t>
      </w:r>
      <w:r w:rsidR="00DF400E">
        <w:t>113</w:t>
      </w:r>
      <w:r>
        <w:t>.</w:t>
      </w:r>
      <w:r w:rsidR="00DF400E">
        <w:t>9</w:t>
      </w:r>
      <w:r>
        <w:t>. This, coupled with the exceptionally low p-value (less than 2.2e-16), provides compelling statistical evidence that the instrument effectively explains the variation in Bargaining Power.</w:t>
      </w:r>
    </w:p>
    <w:p w14:paraId="74F87952" w14:textId="77777777" w:rsidR="007B749B" w:rsidRDefault="007B749B" w:rsidP="00605CFF"/>
    <w:p w14:paraId="14EA064B" w14:textId="77777777" w:rsidR="00FF2315" w:rsidRPr="00FF2315" w:rsidRDefault="00FF2315" w:rsidP="00605CFF">
      <w:r w:rsidRPr="00FF2315">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71002756" w14:textId="4322A7F5" w:rsidR="00FF2315" w:rsidRPr="00FF2315" w:rsidRDefault="00FF2315" w:rsidP="00605CFF">
      <w:r w:rsidRPr="00FF2315">
        <w:t>The second-stage results reveal a marginally significant coefficient (</w:t>
      </w:r>
      <w:r w:rsidR="00DF400E" w:rsidRPr="00EF1C0A">
        <w:t>Estimate = -0.0005370, p = 0.05403</w:t>
      </w:r>
      <w:r w:rsidRPr="00FF2315">
        <w:t>) for the fitted Bargaining Power values (at a 10% significance level). This suggests a subtle, yet potentially important, influence of Bargaining Power on the Gini Index after controlling for endogeneity through the instrumental variable (IV) method.</w:t>
      </w:r>
    </w:p>
    <w:p w14:paraId="18C630AD" w14:textId="0646150C" w:rsidR="005D5952" w:rsidRDefault="00DF400E" w:rsidP="00605CFF">
      <w:r>
        <w:rPr>
          <w:shd w:val="clear" w:color="auto" w:fill="FFFFFF"/>
        </w:rPr>
        <w:t xml:space="preserve">The overall results from the 2SLS regression suggest that using "demo" as an IV helps address the endogeneity of "density2," leading to more reliable estimates of its effect on income inequality. Furthermore, the analysis highlights the significant impact of other control variables on the Gini Index. This comprehensive IV analysis underscores the validity and strength of Democratic Governance as an instrument for Bargaining Power. More importantly, it sheds </w:t>
      </w:r>
      <w:r>
        <w:rPr>
          <w:shd w:val="clear" w:color="auto" w:fill="FFFFFF"/>
        </w:rPr>
        <w:lastRenderedPageBreak/>
        <w:t>light on the intricate relationship between Bargaining Power and the Gini Index. This reinforces the crucial role of selecting and validating strong instrumental variables to achieve unbiased and accurate econometric results. However, the near-threshold significance level of the "unions_fitted" coefficient implies that there may still be some residual endogeneity or other issues affecting the precision of the estimates. Therefore, while the IV approach with "demo" appears to mitigate endogeneity concerns to a large extent, further robustness checks or alternative instruments might be necessary to fully confirm the causal relationship between union density and income inequality</w:t>
      </w:r>
      <w:r>
        <w:rPr>
          <w:shd w:val="clear" w:color="auto" w:fill="FFFFFF"/>
        </w:rPr>
        <w:t>.</w:t>
      </w:r>
    </w:p>
    <w:p w14:paraId="6F5247E1" w14:textId="417D6F10" w:rsidR="004B27B1" w:rsidRDefault="00C16360" w:rsidP="004B27B1">
      <w:pPr>
        <w:pStyle w:val="Heading1"/>
      </w:pPr>
      <w:r>
        <w:t>Model Results</w:t>
      </w:r>
    </w:p>
    <w:p w14:paraId="2EAE7661" w14:textId="19034D79" w:rsidR="005D5952" w:rsidRDefault="005D5952" w:rsidP="005D5952">
      <w:pPr>
        <w:rPr>
          <w:rFonts w:eastAsiaTheme="minorHAnsi"/>
          <w:lang w:val="en-GB" w:eastAsia="en-US"/>
        </w:rPr>
      </w:pPr>
      <w:r>
        <w:rPr>
          <w:rFonts w:eastAsiaTheme="minorHAnsi"/>
          <w:lang w:val="en-GB" w:eastAsia="en-US"/>
        </w:rPr>
        <w:t xml:space="preserve">The fixed effects regression model with instrumental variables (IV) offers a more robust approach to examining the causal impact of key </w:t>
      </w:r>
      <w:r w:rsidR="00E55231">
        <w:rPr>
          <w:rFonts w:eastAsiaTheme="minorHAnsi"/>
          <w:lang w:val="en-GB" w:eastAsia="en-US"/>
        </w:rPr>
        <w:t>labour</w:t>
      </w:r>
      <w:r>
        <w:rPr>
          <w:rFonts w:eastAsiaTheme="minorHAnsi"/>
          <w:lang w:val="en-GB" w:eastAsia="en-US"/>
        </w:rPr>
        <w:t xml:space="preserve"> market variables on income inequality, measured by the Gini Index. This technique addresses the issue of endogeneity, where factors influencing collective bargaining strength might also independently affect income inequality. </w:t>
      </w:r>
    </w:p>
    <w:p w14:paraId="76002128" w14:textId="77777777" w:rsidR="005D5952" w:rsidRDefault="005D5952" w:rsidP="005D5952">
      <w:pPr>
        <w:rPr>
          <w:rFonts w:eastAsiaTheme="minorHAnsi"/>
          <w:lang w:val="en-GB" w:eastAsia="en-US"/>
        </w:rPr>
      </w:pPr>
      <w:r>
        <w:rPr>
          <w:rFonts w:eastAsiaTheme="minorHAnsi"/>
          <w:lang w:val="en-GB" w:eastAsia="en-US"/>
        </w:rPr>
        <w:t xml:space="preserve">By introducing an instrumental variable like 'demo' (Democratic Governance), the IV model isolates the causal effect of stronger collective bargaining on income inequality. </w:t>
      </w:r>
    </w:p>
    <w:p w14:paraId="7E04E507" w14:textId="77777777" w:rsidR="005D5952" w:rsidRDefault="005D5952" w:rsidP="005D5952">
      <w:pPr>
        <w:rPr>
          <w:rFonts w:eastAsiaTheme="minorHAnsi"/>
          <w:lang w:val="en-GB" w:eastAsia="en-US"/>
        </w:rPr>
      </w:pPr>
    </w:p>
    <w:p w14:paraId="1CD33428" w14:textId="77777777" w:rsidR="005D5952" w:rsidRDefault="005D5952" w:rsidP="005D5952">
      <w:pPr>
        <w:rPr>
          <w:rFonts w:eastAsiaTheme="minorHAnsi"/>
          <w:lang w:val="en-GB" w:eastAsia="en-US"/>
        </w:rPr>
      </w:pPr>
      <w:r>
        <w:rPr>
          <w:rFonts w:eastAsiaTheme="minorHAnsi"/>
          <w:lang w:val="en-GB" w:eastAsia="en-US"/>
        </w:rPr>
        <w:t xml:space="preserve">The consistently negative coefficient of 'density2' across various model specifications (ranging from -0.001*** with standard errors of 0.0001) reveals a statistically significant association between stronger collective bargaining and reduced income inequality. This suggests that </w:t>
      </w:r>
      <w:proofErr w:type="spellStart"/>
      <w:r>
        <w:rPr>
          <w:rFonts w:eastAsiaTheme="minorHAnsi"/>
          <w:lang w:val="en-GB" w:eastAsia="en-US"/>
        </w:rPr>
        <w:t>labor</w:t>
      </w:r>
      <w:proofErr w:type="spellEnd"/>
      <w:r>
        <w:rPr>
          <w:rFonts w:eastAsiaTheme="minorHAnsi"/>
          <w:lang w:val="en-GB" w:eastAsia="en-US"/>
        </w:rPr>
        <w:t xml:space="preserve"> unions act as a powerful mechanism in promoting a more equitable income distribution within different European countries.</w:t>
      </w:r>
    </w:p>
    <w:p w14:paraId="6D84AAAF" w14:textId="77777777" w:rsidR="005D5952" w:rsidRDefault="005D5952" w:rsidP="005D5952">
      <w:pPr>
        <w:rPr>
          <w:rFonts w:eastAsiaTheme="minorHAnsi"/>
          <w:lang w:val="en-GB" w:eastAsia="en-US"/>
        </w:rPr>
      </w:pPr>
      <w:r>
        <w:rPr>
          <w:rFonts w:eastAsiaTheme="minorHAnsi"/>
          <w:lang w:val="en-GB" w:eastAsia="en-US"/>
        </w:rPr>
        <w:t xml:space="preserve">Furthermore, the model results indicate a negative Average Treatment Effect (ATE) of Trade Union Density on the Gini Index, further substantiating its role in reducing income disparity. </w:t>
      </w:r>
      <w:r>
        <w:rPr>
          <w:rFonts w:eastAsiaTheme="minorHAnsi"/>
          <w:lang w:val="en-GB" w:eastAsia="en-US"/>
        </w:rPr>
        <w:lastRenderedPageBreak/>
        <w:t xml:space="preserve">Higher unionization levels not only correlate with lower income inequality but also highlight the bargaining power unions wield in the </w:t>
      </w:r>
      <w:proofErr w:type="spellStart"/>
      <w:r>
        <w:rPr>
          <w:rFonts w:eastAsiaTheme="minorHAnsi"/>
          <w:lang w:val="en-GB" w:eastAsia="en-US"/>
        </w:rPr>
        <w:t>labor</w:t>
      </w:r>
      <w:proofErr w:type="spellEnd"/>
      <w:r>
        <w:rPr>
          <w:rFonts w:eastAsiaTheme="minorHAnsi"/>
          <w:lang w:val="en-GB" w:eastAsia="en-US"/>
        </w:rPr>
        <w:t xml:space="preserve"> market. </w:t>
      </w:r>
    </w:p>
    <w:p w14:paraId="1594F8B5" w14:textId="77777777" w:rsidR="005D5952" w:rsidRDefault="005D5952" w:rsidP="005D5952">
      <w:pPr>
        <w:rPr>
          <w:rFonts w:eastAsiaTheme="minorHAnsi"/>
          <w:lang w:val="en-GB" w:eastAsia="en-US"/>
        </w:rPr>
      </w:pPr>
    </w:p>
    <w:p w14:paraId="0F15F86C" w14:textId="77777777" w:rsidR="005D5952" w:rsidRDefault="005D5952" w:rsidP="005D5952">
      <w:pPr>
        <w:rPr>
          <w:rFonts w:eastAsiaTheme="minorHAnsi"/>
          <w:lang w:val="en-GB" w:eastAsia="en-US"/>
        </w:rPr>
      </w:pPr>
      <w:r>
        <w:rPr>
          <w:rFonts w:eastAsiaTheme="minorHAnsi"/>
          <w:lang w:val="en-GB" w:eastAsia="en-US"/>
        </w:rPr>
        <w:t xml:space="preserve">The application of the IV model, particularly with 'demo' as the instrumental variable, allows us to interpret these relationships as causal, not simply correlational. </w:t>
      </w:r>
    </w:p>
    <w:p w14:paraId="552299F4" w14:textId="49A229AD" w:rsidR="005D5952" w:rsidRDefault="005D5952" w:rsidP="005D5952">
      <w:pPr>
        <w:rPr>
          <w:rFonts w:eastAsiaTheme="minorHAnsi"/>
          <w:lang w:val="en-GB" w:eastAsia="en-US"/>
        </w:rPr>
      </w:pPr>
      <w:r>
        <w:rPr>
          <w:rFonts w:eastAsiaTheme="minorHAnsi"/>
          <w:lang w:val="en-GB" w:eastAsia="en-US"/>
        </w:rPr>
        <w:t xml:space="preserve">This approach addresses potential endogeneity, emphasizing the significant influence of collective bargaining and Trade Union Density on income distribution. Introducing Democratic Governance as an instrumental variable is crucial in tackling endogeneity. It's worth noting that these causal interpretations are facilitated </w:t>
      </w:r>
      <w:proofErr w:type="gramStart"/>
      <w:r>
        <w:rPr>
          <w:rFonts w:eastAsiaTheme="minorHAnsi"/>
          <w:lang w:val="en-GB" w:eastAsia="en-US"/>
        </w:rPr>
        <w:t>by the use of</w:t>
      </w:r>
      <w:proofErr w:type="gramEnd"/>
      <w:r>
        <w:rPr>
          <w:rFonts w:eastAsiaTheme="minorHAnsi"/>
          <w:lang w:val="en-GB" w:eastAsia="en-US"/>
        </w:rPr>
        <w:t xml:space="preserve"> instrumental variables, which effectively mitigate endogeneity concerns.</w:t>
      </w:r>
    </w:p>
    <w:p w14:paraId="2B790F71" w14:textId="77777777" w:rsidR="005D5952" w:rsidRDefault="005D5952" w:rsidP="005D5952">
      <w:pPr>
        <w:rPr>
          <w:rFonts w:eastAsiaTheme="minorHAnsi"/>
          <w:lang w:val="en-GB" w:eastAsia="en-US"/>
        </w:rPr>
      </w:pPr>
    </w:p>
    <w:p w14:paraId="5E5227CF" w14:textId="237A78A1" w:rsidR="005D5952" w:rsidRDefault="005D5952" w:rsidP="005D5952">
      <w:pPr>
        <w:rPr>
          <w:rFonts w:eastAsiaTheme="minorHAnsi"/>
          <w:lang w:val="en-GB" w:eastAsia="en-US"/>
        </w:rPr>
      </w:pPr>
      <w:r>
        <w:rPr>
          <w:rFonts w:eastAsiaTheme="minorHAnsi"/>
          <w:lang w:val="en-GB" w:eastAsia="en-US"/>
        </w:rPr>
        <w:t xml:space="preserve">This implies that the observed relationships are less likely to be influenced by omitted variable bias or reverse causality. These findings contribute valuable insights into policy discussions aimed at reducing income inequality and improving </w:t>
      </w:r>
      <w:r>
        <w:rPr>
          <w:rFonts w:eastAsiaTheme="minorHAnsi"/>
          <w:lang w:val="en-GB" w:eastAsia="en-US"/>
        </w:rPr>
        <w:t>labour</w:t>
      </w:r>
      <w:r>
        <w:rPr>
          <w:rFonts w:eastAsiaTheme="minorHAnsi"/>
          <w:lang w:val="en-GB" w:eastAsia="en-US"/>
        </w:rPr>
        <w:t xml:space="preserve"> market outcomes. Trade Union Density also shows a negative coefficient, suggesting that as union density increases, income inequality decreases. This is in line with traditional views on the role of unions in promoting fair wages and reducing income disparities suggested by David Card</w:t>
      </w:r>
      <w:r>
        <w:rPr>
          <w:rFonts w:eastAsiaTheme="minorHAnsi"/>
          <w:lang w:val="en-GB" w:eastAsia="en-US"/>
        </w:rPr>
        <w:t xml:space="preserve"> </w:t>
      </w:r>
      <w:r>
        <w:rPr>
          <w:rFonts w:eastAsiaTheme="minorHAnsi"/>
          <w:lang w:val="en-GB" w:eastAsia="en-US"/>
        </w:rPr>
        <w:fldChar w:fldCharType="begin"/>
      </w:r>
      <w:r>
        <w:rPr>
          <w:rFonts w:eastAsiaTheme="minorHAnsi"/>
          <w:lang w:val="en-GB" w:eastAsia="en-US"/>
        </w:rPr>
        <w:instrText xml:space="preserve"> ADDIN ZOTERO_ITEM CSL_CITATION {"citationID":"Yvgc07QN","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David Card 2001)</w:t>
      </w:r>
      <w:r>
        <w:rPr>
          <w:rFonts w:eastAsiaTheme="minorHAnsi"/>
          <w:lang w:val="en-GB" w:eastAsia="en-US"/>
        </w:rPr>
        <w:fldChar w:fldCharType="end"/>
      </w:r>
      <w:r>
        <w:rPr>
          <w:rFonts w:eastAsiaTheme="minorHAnsi"/>
          <w:lang w:val="en-GB" w:eastAsia="en-US"/>
        </w:rPr>
        <w:t>. Increased union density signifies a larger portion of the workforce having their salaries negotiated by unions, leveraging collective representation to advocate for policies and wage negotiations benefiting a wider spectrum of employees, beyond just high earners.</w:t>
      </w:r>
    </w:p>
    <w:p w14:paraId="10CE0E2A" w14:textId="77777777" w:rsidR="005D5952" w:rsidRDefault="005D5952" w:rsidP="005D5952">
      <w:pPr>
        <w:rPr>
          <w:rFonts w:eastAsiaTheme="minorHAnsi"/>
          <w:lang w:val="en-GB" w:eastAsia="en-US"/>
        </w:rPr>
      </w:pPr>
      <w:r>
        <w:rPr>
          <w:rFonts w:eastAsiaTheme="minorHAnsi"/>
          <w:lang w:val="en-GB" w:eastAsia="en-US"/>
        </w:rPr>
        <w:t xml:space="preserve">The analysis brings to light the substantial influence of additional control variables, notably Wage Growth, on the Gini Index. Wage Growth plays a pivotal role in shaping income inequality by directly impacting the earnings of individuals across different income brackets. As wages increase or decrease, so too does the disparity in income distribution. Higher wage growth may lead to a more equitable distribution of income, as individuals across various </w:t>
      </w:r>
      <w:r>
        <w:rPr>
          <w:rFonts w:eastAsiaTheme="minorHAnsi"/>
          <w:lang w:val="en-GB" w:eastAsia="en-US"/>
        </w:rPr>
        <w:lastRenderedPageBreak/>
        <w:t>income levels experience proportionate increases in earnings, thereby potentially reducing the Gini Index.</w:t>
      </w:r>
    </w:p>
    <w:p w14:paraId="4C020C31" w14:textId="026A4AE1" w:rsidR="005D5952" w:rsidRDefault="005D5952" w:rsidP="005D5952">
      <w:pPr>
        <w:rPr>
          <w:rFonts w:eastAsiaTheme="minorHAnsi"/>
          <w:lang w:val="en-GB" w:eastAsia="en-US"/>
        </w:rPr>
      </w:pPr>
      <w:r>
        <w:rPr>
          <w:rFonts w:eastAsiaTheme="minorHAnsi"/>
          <w:lang w:val="en-GB" w:eastAsia="en-US"/>
        </w:rPr>
        <w:t xml:space="preserve">This comprehensive IV analysis not only emphasizes the robustness of the methodology but also sheds light on the pivotal role of Democratic Governance as a determinant of Bargaining Power within </w:t>
      </w:r>
      <w:r>
        <w:rPr>
          <w:rFonts w:eastAsiaTheme="minorHAnsi"/>
          <w:lang w:val="en-GB" w:eastAsia="en-US"/>
        </w:rPr>
        <w:t>labour</w:t>
      </w:r>
      <w:r>
        <w:rPr>
          <w:rFonts w:eastAsiaTheme="minorHAnsi"/>
          <w:lang w:val="en-GB" w:eastAsia="en-US"/>
        </w:rPr>
        <w:t xml:space="preserve"> unions. In European countries, where political factors often intertwine with </w:t>
      </w:r>
      <w:r>
        <w:rPr>
          <w:rFonts w:eastAsiaTheme="minorHAnsi"/>
          <w:lang w:val="en-GB" w:eastAsia="en-US"/>
        </w:rPr>
        <w:t>labour</w:t>
      </w:r>
      <w:r>
        <w:rPr>
          <w:rFonts w:eastAsiaTheme="minorHAnsi"/>
          <w:lang w:val="en-GB" w:eastAsia="en-US"/>
        </w:rPr>
        <w:t xml:space="preserve"> dynamics, the strength of </w:t>
      </w:r>
      <w:r>
        <w:rPr>
          <w:rFonts w:eastAsiaTheme="minorHAnsi"/>
          <w:lang w:val="en-GB" w:eastAsia="en-US"/>
        </w:rPr>
        <w:t>labour</w:t>
      </w:r>
      <w:r>
        <w:rPr>
          <w:rFonts w:eastAsiaTheme="minorHAnsi"/>
          <w:lang w:val="en-GB" w:eastAsia="en-US"/>
        </w:rPr>
        <w:t xml:space="preserve"> unions can be significantly influenced by the political landscape. Democratic Governance serves as a critical instrument in shaping the bargaining power of unions, as it reflects the extent to which </w:t>
      </w:r>
      <w:r>
        <w:rPr>
          <w:rFonts w:eastAsiaTheme="minorHAnsi"/>
          <w:lang w:val="en-GB" w:eastAsia="en-US"/>
        </w:rPr>
        <w:t>labour</w:t>
      </w:r>
      <w:r>
        <w:rPr>
          <w:rFonts w:eastAsiaTheme="minorHAnsi"/>
          <w:lang w:val="en-GB" w:eastAsia="en-US"/>
        </w:rPr>
        <w:t xml:space="preserve"> rights are protected, and collective bargaining is enshrined within the legal framework. </w:t>
      </w:r>
      <w:r>
        <w:rPr>
          <w:rFonts w:eastAsiaTheme="minorHAnsi"/>
          <w:lang w:val="en-GB" w:eastAsia="en-US"/>
        </w:rPr>
        <w:t>As Richard Hyman underlined, s</w:t>
      </w:r>
      <w:r>
        <w:rPr>
          <w:rFonts w:eastAsiaTheme="minorHAnsi"/>
          <w:lang w:val="en-GB" w:eastAsia="en-US"/>
        </w:rPr>
        <w:t>trong democratic institutions facilitate a conducive environment for unions to negotiate fair wages, benefits, and working conditions on behalf of workers</w:t>
      </w:r>
      <w:r>
        <w:rPr>
          <w:rFonts w:eastAsiaTheme="minorHAnsi"/>
          <w:lang w:val="en-GB" w:eastAsia="en-US"/>
        </w:rPr>
        <w:t xml:space="preserve"> </w:t>
      </w:r>
      <w:r>
        <w:rPr>
          <w:rFonts w:eastAsiaTheme="minorHAnsi"/>
          <w:lang w:val="en-GB" w:eastAsia="en-US"/>
        </w:rPr>
        <w:fldChar w:fldCharType="begin"/>
      </w:r>
      <w:r>
        <w:rPr>
          <w:rFonts w:eastAsiaTheme="minorHAnsi"/>
          <w:lang w:val="en-GB" w:eastAsia="en-US"/>
        </w:rPr>
        <w:instrText xml:space="preserve"> ADDIN ZOTERO_ITEM CSL_CITATION {"citationID":"o4AoskiD","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Hyman 2007)</w:t>
      </w:r>
      <w:r>
        <w:rPr>
          <w:rFonts w:eastAsiaTheme="minorHAnsi"/>
          <w:lang w:val="en-GB" w:eastAsia="en-US"/>
        </w:rPr>
        <w:fldChar w:fldCharType="end"/>
      </w:r>
      <w:r>
        <w:rPr>
          <w:rFonts w:eastAsiaTheme="minorHAnsi"/>
          <w:lang w:val="en-GB" w:eastAsia="en-US"/>
        </w:rPr>
        <w:t>.</w:t>
      </w:r>
    </w:p>
    <w:p w14:paraId="059A90B7" w14:textId="77777777" w:rsidR="005D5952" w:rsidRDefault="005D5952" w:rsidP="005D5952">
      <w:pPr>
        <w:rPr>
          <w:rFonts w:eastAsiaTheme="minorHAnsi"/>
          <w:lang w:val="en-GB" w:eastAsia="en-US"/>
        </w:rPr>
      </w:pPr>
      <w:r>
        <w:rPr>
          <w:rFonts w:eastAsiaTheme="minorHAnsi"/>
          <w:lang w:val="en-GB" w:eastAsia="en-US"/>
        </w:rPr>
        <w:t xml:space="preserve">More importantly, it sheds light on the intricate relationship between Bargaining Power and the Gini Index. </w:t>
      </w:r>
    </w:p>
    <w:p w14:paraId="15AE78F3" w14:textId="77777777" w:rsidR="005D5952" w:rsidRDefault="005D5952" w:rsidP="005D5952">
      <w:pPr>
        <w:rPr>
          <w:rFonts w:eastAsiaTheme="minorHAnsi"/>
          <w:lang w:val="en-GB" w:eastAsia="en-US"/>
        </w:rPr>
      </w:pPr>
    </w:p>
    <w:p w14:paraId="13783D8A" w14:textId="6162CC28" w:rsidR="004B27B1" w:rsidRDefault="005D5952" w:rsidP="005D5952">
      <w:pPr>
        <w:rPr>
          <w:rFonts w:eastAsiaTheme="minorHAnsi"/>
          <w:lang w:val="en-GB" w:eastAsia="en-US"/>
        </w:rPr>
      </w:pPr>
      <w:r>
        <w:rPr>
          <w:rFonts w:eastAsiaTheme="minorHAnsi"/>
          <w:lang w:val="en-GB" w:eastAsia="en-US"/>
        </w:rPr>
        <w:t xml:space="preserve">In summary, the fixed effects regression model with IV, incorporating 'demo' as the instrumental variable, provides a robust framework for understanding the causal impact of </w:t>
      </w:r>
      <w:proofErr w:type="spellStart"/>
      <w:r>
        <w:rPr>
          <w:rFonts w:eastAsiaTheme="minorHAnsi"/>
          <w:lang w:val="en-GB" w:eastAsia="en-US"/>
        </w:rPr>
        <w:t>labor</w:t>
      </w:r>
      <w:proofErr w:type="spellEnd"/>
      <w:r>
        <w:rPr>
          <w:rFonts w:eastAsiaTheme="minorHAnsi"/>
          <w:lang w:val="en-GB" w:eastAsia="en-US"/>
        </w:rPr>
        <w:t xml:space="preserve"> market variables on income inequality. The findings highlight the crucial role of collective bargaining and trade union density in reducing income disparities, supported by the significant and negative coefficients of key variables across different model specifications.</w:t>
      </w:r>
    </w:p>
    <w:p w14:paraId="71EFF3E7" w14:textId="77777777" w:rsidR="005D5952" w:rsidRPr="00167F48" w:rsidRDefault="005D5952" w:rsidP="005D5952"/>
    <w:p w14:paraId="7BE2324B" w14:textId="0148D9FA" w:rsidR="004B27B1" w:rsidRDefault="004B27B1" w:rsidP="005D5952">
      <w:r w:rsidRPr="004B27B1">
        <w:t>While the analysis highlights a negative association between collective bargaining and income inequality, it's crucial to acknowledge that these effects might not be uniform across all segments of the workforce or time periods. Let's delve deeper into these complexities.</w:t>
      </w:r>
    </w:p>
    <w:p w14:paraId="201FF658" w14:textId="77777777" w:rsidR="004B27B1" w:rsidRPr="004B27B1" w:rsidRDefault="004B27B1" w:rsidP="004B27B1"/>
    <w:p w14:paraId="08377991" w14:textId="77777777" w:rsidR="004B27B1" w:rsidRDefault="004B27B1" w:rsidP="004B27B1">
      <w:pPr>
        <w:pStyle w:val="Heading3"/>
      </w:pPr>
      <w:r w:rsidRPr="004B27B1">
        <w:lastRenderedPageBreak/>
        <w:t>Heterogeneity of Effects: Who Benefits Most?</w:t>
      </w:r>
    </w:p>
    <w:p w14:paraId="1A10C00C" w14:textId="77777777" w:rsidR="004B27B1" w:rsidRPr="004B27B1" w:rsidRDefault="004B27B1" w:rsidP="004B27B1">
      <w:pPr>
        <w:rPr>
          <w:b/>
          <w:bCs/>
          <w:sz w:val="27"/>
          <w:szCs w:val="27"/>
        </w:rPr>
      </w:pPr>
    </w:p>
    <w:p w14:paraId="533F7150" w14:textId="77777777" w:rsidR="004B27B1" w:rsidRDefault="004B27B1" w:rsidP="004B27B1">
      <w:r w:rsidRPr="004B27B1">
        <w:t>The impact of collective bargaining on income inequality might vary depending on worker characteristics. For instance, the wage gains secured through collective bargaining agreements might be more substantial for low-skilled workers compared to highly skilled workers who may already negotiate higher wages individually. Similarly, the effects might differ across industries, with stronger effects in sectors with a traditionally high union presence, such as manufacturing, compared to service sectors with lower unionization rates. Examining these variations through subgroup analyses can provide a more nuanced understanding of how collective bargaining shapes income distribution across different worker groups.</w:t>
      </w:r>
    </w:p>
    <w:p w14:paraId="10E455D6" w14:textId="77777777" w:rsidR="004B27B1" w:rsidRDefault="004B27B1" w:rsidP="004B27B1"/>
    <w:p w14:paraId="58552A1B" w14:textId="77777777" w:rsidR="00AD6201" w:rsidRDefault="00AD6201" w:rsidP="004B27B1"/>
    <w:p w14:paraId="03439BB0" w14:textId="77777777" w:rsidR="00AD6201" w:rsidRPr="004B27B1" w:rsidRDefault="00AD6201" w:rsidP="004B27B1"/>
    <w:p w14:paraId="43EAE866" w14:textId="77777777" w:rsidR="004B27B1" w:rsidRDefault="004B27B1" w:rsidP="004B27B1">
      <w:pPr>
        <w:pStyle w:val="Heading3"/>
      </w:pPr>
      <w:r w:rsidRPr="004B27B1">
        <w:t>Complementary Mechanisms: Beyond Wages</w:t>
      </w:r>
    </w:p>
    <w:p w14:paraId="6065069A" w14:textId="77777777" w:rsidR="004B27B1" w:rsidRPr="004B27B1" w:rsidRDefault="004B27B1" w:rsidP="004B27B1">
      <w:pPr>
        <w:rPr>
          <w:lang w:eastAsia="en-US"/>
        </w:rPr>
      </w:pPr>
    </w:p>
    <w:p w14:paraId="25E25ED5" w14:textId="77777777" w:rsidR="004B27B1" w:rsidRDefault="004B27B1" w:rsidP="004B27B1">
      <w:r w:rsidRPr="004B27B1">
        <w:t>While wage adjustments are a central mechanism through which collective bargaining can influence income inequality, other factors might also play a role. Unions might promote income equality by advocating for policies that enhance job security, provide access to training programs, or strengthen social safety nets. These additional mechanisms can help to reduce income disparities beyond the direct effect on wages. Future research could explore the relative importance of these complementary mechanisms in achieving a more equitable income distribution.</w:t>
      </w:r>
    </w:p>
    <w:p w14:paraId="0BEEF6A4" w14:textId="77777777" w:rsidR="004B27B1" w:rsidRPr="004B27B1" w:rsidRDefault="004B27B1" w:rsidP="004B27B1"/>
    <w:p w14:paraId="785CD9AE" w14:textId="77777777" w:rsidR="004B27B1" w:rsidRPr="004B27B1" w:rsidRDefault="004B27B1" w:rsidP="004B27B1">
      <w:pPr>
        <w:pStyle w:val="Heading3"/>
      </w:pPr>
      <w:r w:rsidRPr="004B27B1">
        <w:t>Dynamic Effects: A Long-Term Perspective</w:t>
      </w:r>
    </w:p>
    <w:p w14:paraId="5712BCB8" w14:textId="77777777" w:rsidR="004B27B1" w:rsidRDefault="004B27B1" w:rsidP="004B27B1"/>
    <w:p w14:paraId="1D17F348" w14:textId="6978B709" w:rsidR="004B27B1" w:rsidRPr="004B27B1" w:rsidRDefault="004B27B1" w:rsidP="004B27B1">
      <w:r w:rsidRPr="004B27B1">
        <w:lastRenderedPageBreak/>
        <w:t>The relationship between collective bargaining, union density, and income inequality might evolve over time. For example, the decline of unionization rates in many countries in recent decades might have had a long-term impact on income inequality. Analyzing data over longer periods and exploring how changes in collective bargaining strength or union density affect income inequality over time could provide insights into the dynamics of these relationships. This longitudinal perspective can help us understand how institutional changes in the labor market influence income distribution in the long run.</w:t>
      </w:r>
    </w:p>
    <w:p w14:paraId="3ADCC96E" w14:textId="77777777" w:rsidR="004B27B1" w:rsidRDefault="004B27B1" w:rsidP="004B27B1">
      <w:r w:rsidRPr="004B27B1">
        <w:t>By investigating heterogeneity, complementary mechanisms, and dynamic effects, we can move beyond an average treatment effect and gain a richer understanding of the multifaceted ways in which collective bargaining shapes income inequality. This knowledge can inform policy discussions aimed at promoting a more equitable distribution of income and improving overall labor market outcomes.</w:t>
      </w:r>
    </w:p>
    <w:p w14:paraId="325F548F" w14:textId="77777777" w:rsidR="007B2139" w:rsidRPr="004B27B1" w:rsidRDefault="007B2139" w:rsidP="004B27B1"/>
    <w:p w14:paraId="716A15C5" w14:textId="2F08006D" w:rsidR="007B2139" w:rsidRDefault="007B2139" w:rsidP="007B2139">
      <w:pPr>
        <w:pStyle w:val="Heading3"/>
        <w:rPr>
          <w:shd w:val="clear" w:color="auto" w:fill="FFFFFF"/>
        </w:rPr>
      </w:pPr>
      <w:r>
        <w:rPr>
          <w:shd w:val="clear" w:color="auto" w:fill="FFFFFF"/>
        </w:rPr>
        <w:t>Assessing the Internal Validity and Potential Further Research</w:t>
      </w:r>
    </w:p>
    <w:p w14:paraId="3DEC7D40" w14:textId="47ECA45D" w:rsidR="007B2139" w:rsidRDefault="007B2139" w:rsidP="007B2139">
      <w:pPr>
        <w:rPr>
          <w:rFonts w:eastAsiaTheme="minorHAnsi"/>
          <w:lang w:val="en-GB" w:eastAsia="en-US"/>
        </w:rPr>
      </w:pPr>
      <w:r>
        <w:rPr>
          <w:rFonts w:eastAsiaTheme="minorHAnsi"/>
          <w:lang w:val="en-GB" w:eastAsia="en-US"/>
        </w:rPr>
        <w:t xml:space="preserve">The internal validity of this analysis appears to be relatively strong, given the use of a fixed effects regression model with instrumental variables (IV) to address endogeneity concerns. By isolating the causal effect of key </w:t>
      </w:r>
      <w:r>
        <w:rPr>
          <w:rFonts w:eastAsiaTheme="minorHAnsi"/>
          <w:lang w:val="en-GB" w:eastAsia="en-US"/>
        </w:rPr>
        <w:t>labour</w:t>
      </w:r>
      <w:r>
        <w:rPr>
          <w:rFonts w:eastAsiaTheme="minorHAnsi"/>
          <w:lang w:val="en-GB" w:eastAsia="en-US"/>
        </w:rPr>
        <w:t xml:space="preserve"> market variables on income inequality, the study employs rigorous statistical techniques to ensure the robustness of its findings. However, further research could enhance the internal validity by conducting sensitivity analyses to test the robustness of the results to alternative model specifications and instrumental variables. Additionally, employing alternative econometric approaches, such as propensity score matching or difference-in-differences analysis, could provide complementary insights into the causal relationships under investigation. Moreover, exploring potential mechanisms and mediators underlying the observed associations, such as the impact of specific </w:t>
      </w:r>
      <w:r>
        <w:rPr>
          <w:rFonts w:eastAsiaTheme="minorHAnsi"/>
          <w:lang w:val="en-GB" w:eastAsia="en-US"/>
        </w:rPr>
        <w:t>labour</w:t>
      </w:r>
      <w:r>
        <w:rPr>
          <w:rFonts w:eastAsiaTheme="minorHAnsi"/>
          <w:lang w:val="en-GB" w:eastAsia="en-US"/>
        </w:rPr>
        <w:t xml:space="preserve"> market policies or institutional factors, could deepen our understanding of the dynamics driving </w:t>
      </w:r>
      <w:r>
        <w:rPr>
          <w:rFonts w:eastAsiaTheme="minorHAnsi"/>
          <w:lang w:val="en-GB" w:eastAsia="en-US"/>
        </w:rPr>
        <w:lastRenderedPageBreak/>
        <w:t xml:space="preserve">income inequality. By addressing these avenues for further research, future studies can strengthen the internal validity of the analysis and provide more nuanced insights into the complex interplay between </w:t>
      </w:r>
      <w:r>
        <w:rPr>
          <w:rFonts w:eastAsiaTheme="minorHAnsi"/>
          <w:lang w:val="en-GB" w:eastAsia="en-US"/>
        </w:rPr>
        <w:t>labour</w:t>
      </w:r>
      <w:r>
        <w:rPr>
          <w:rFonts w:eastAsiaTheme="minorHAnsi"/>
          <w:lang w:val="en-GB" w:eastAsia="en-US"/>
        </w:rPr>
        <w:t xml:space="preserve"> market dynamics and income distribution.</w:t>
      </w:r>
    </w:p>
    <w:p w14:paraId="7034A76D" w14:textId="77777777" w:rsidR="007B2139" w:rsidRPr="007B2139" w:rsidRDefault="007B2139" w:rsidP="007B2139">
      <w:pPr>
        <w:rPr>
          <w:lang w:val="en-GB" w:eastAsia="en-US"/>
        </w:rPr>
      </w:pPr>
    </w:p>
    <w:p w14:paraId="01A32F6E" w14:textId="77777777" w:rsidR="007B2139" w:rsidRDefault="007B2139" w:rsidP="00605CFF">
      <w:pPr>
        <w:rPr>
          <w:lang w:eastAsia="en-US"/>
        </w:rPr>
      </w:pPr>
    </w:p>
    <w:p w14:paraId="1ED2055C" w14:textId="77777777" w:rsidR="007B2139" w:rsidRDefault="007B2139" w:rsidP="00605CFF">
      <w:pPr>
        <w:rPr>
          <w:lang w:eastAsia="en-US"/>
        </w:rPr>
      </w:pPr>
    </w:p>
    <w:p w14:paraId="62900B64" w14:textId="77777777" w:rsidR="007B2139" w:rsidRPr="00542CB9" w:rsidRDefault="007B2139" w:rsidP="00605CFF">
      <w:pPr>
        <w:rPr>
          <w:lang w:eastAsia="en-US"/>
        </w:rPr>
      </w:pPr>
    </w:p>
    <w:p w14:paraId="7F871761" w14:textId="77777777" w:rsidR="00167F48" w:rsidRDefault="00167F48" w:rsidP="002866C4">
      <w:pPr>
        <w:pStyle w:val="Heading1"/>
      </w:pPr>
      <w:r>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605CFF"/>
    <w:p w14:paraId="66EAD8FD" w14:textId="77777777" w:rsidR="00190178" w:rsidRDefault="00190178" w:rsidP="00605CFF"/>
    <w:p w14:paraId="7E4BA669" w14:textId="77777777" w:rsidR="0017753D" w:rsidRDefault="0017753D" w:rsidP="00605CFF"/>
    <w:p w14:paraId="12B10953" w14:textId="77777777" w:rsidR="0017753D" w:rsidRDefault="0017753D" w:rsidP="00605CFF"/>
    <w:p w14:paraId="477F4A41" w14:textId="77777777" w:rsidR="0017753D" w:rsidRDefault="0017753D" w:rsidP="00605CFF"/>
    <w:p w14:paraId="1E0597B0" w14:textId="77777777" w:rsidR="0017753D" w:rsidRDefault="0017753D" w:rsidP="00605CFF"/>
    <w:p w14:paraId="22F9136C" w14:textId="77777777" w:rsidR="0017753D" w:rsidRDefault="0017753D" w:rsidP="00605CFF"/>
    <w:p w14:paraId="4441D75B" w14:textId="77777777" w:rsidR="0017753D" w:rsidRDefault="0017753D" w:rsidP="00605CFF"/>
    <w:p w14:paraId="016084AD" w14:textId="77777777" w:rsidR="0017753D" w:rsidRDefault="0017753D" w:rsidP="00605CFF"/>
    <w:p w14:paraId="04D55493" w14:textId="77777777" w:rsidR="0017753D" w:rsidRDefault="0017753D" w:rsidP="00605CFF"/>
    <w:p w14:paraId="49164D75" w14:textId="77777777" w:rsidR="0017753D" w:rsidRDefault="0017753D" w:rsidP="00605CFF"/>
    <w:p w14:paraId="463889A5" w14:textId="6F753B14" w:rsidR="00F003D2" w:rsidRDefault="00F003D2" w:rsidP="002866C4">
      <w:pPr>
        <w:pStyle w:val="Heading1"/>
      </w:pPr>
      <w:r>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w:t>
      </w:r>
      <w:r>
        <w:lastRenderedPageBreak/>
        <w:t xml:space="preserve">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605CFF">
      <w:pPr>
        <w:rPr>
          <w:lang w:eastAsia="en-US"/>
        </w:rPr>
      </w:pPr>
    </w:p>
    <w:p w14:paraId="25268324" w14:textId="77777777" w:rsidR="000B0190" w:rsidRDefault="000B0190" w:rsidP="00605CFF">
      <w:pPr>
        <w:rPr>
          <w:lang w:eastAsia="en-US"/>
        </w:rPr>
      </w:pPr>
    </w:p>
    <w:p w14:paraId="796D82D8" w14:textId="77777777" w:rsidR="000B0190" w:rsidRDefault="000B0190" w:rsidP="00605CFF">
      <w:pPr>
        <w:rPr>
          <w:lang w:eastAsia="en-US"/>
        </w:rPr>
      </w:pPr>
    </w:p>
    <w:p w14:paraId="136887A3" w14:textId="77777777" w:rsidR="00F300BA" w:rsidRDefault="00F300BA" w:rsidP="00605CFF">
      <w:pPr>
        <w:rPr>
          <w:lang w:eastAsia="en-US"/>
        </w:rPr>
      </w:pPr>
    </w:p>
    <w:p w14:paraId="1C2F5654" w14:textId="77777777" w:rsidR="00F300BA" w:rsidRDefault="00F300BA" w:rsidP="00605CFF">
      <w:pPr>
        <w:rPr>
          <w:lang w:eastAsia="en-US"/>
        </w:rPr>
      </w:pPr>
    </w:p>
    <w:p w14:paraId="7478EF11" w14:textId="77777777" w:rsidR="00F300BA" w:rsidRDefault="00F300BA" w:rsidP="00605CFF">
      <w:pPr>
        <w:rPr>
          <w:lang w:eastAsia="en-US"/>
        </w:rPr>
      </w:pPr>
    </w:p>
    <w:p w14:paraId="4BEFB266" w14:textId="77777777" w:rsidR="00F300BA" w:rsidRDefault="00F300BA" w:rsidP="00605CFF">
      <w:pPr>
        <w:rPr>
          <w:lang w:eastAsia="en-US"/>
        </w:rPr>
      </w:pPr>
    </w:p>
    <w:p w14:paraId="0785C28B" w14:textId="77777777" w:rsidR="00F300BA" w:rsidRDefault="00F300BA" w:rsidP="00605CFF">
      <w:pPr>
        <w:rPr>
          <w:lang w:eastAsia="en-US"/>
        </w:rPr>
      </w:pPr>
    </w:p>
    <w:p w14:paraId="5952C07A" w14:textId="77777777" w:rsidR="00F300BA" w:rsidRDefault="00F300BA" w:rsidP="00605CFF">
      <w:pPr>
        <w:rPr>
          <w:lang w:eastAsia="en-US"/>
        </w:rPr>
      </w:pPr>
    </w:p>
    <w:p w14:paraId="11320D86" w14:textId="77777777" w:rsidR="00F300BA" w:rsidRDefault="00F300BA" w:rsidP="00605CFF">
      <w:pPr>
        <w:rPr>
          <w:lang w:eastAsia="en-US"/>
        </w:rPr>
      </w:pPr>
    </w:p>
    <w:p w14:paraId="79DB9559" w14:textId="77777777" w:rsidR="00F300BA" w:rsidRDefault="00F300BA" w:rsidP="00605CFF">
      <w:pPr>
        <w:rPr>
          <w:lang w:eastAsia="en-US"/>
        </w:rPr>
      </w:pPr>
    </w:p>
    <w:p w14:paraId="507844C2" w14:textId="77777777" w:rsidR="00F300BA" w:rsidRDefault="00F300BA" w:rsidP="00605CFF">
      <w:pPr>
        <w:rPr>
          <w:lang w:eastAsia="en-US"/>
        </w:rPr>
      </w:pPr>
    </w:p>
    <w:p w14:paraId="54085269" w14:textId="77777777" w:rsidR="00F300BA" w:rsidRDefault="00F300BA" w:rsidP="00605CFF">
      <w:pPr>
        <w:rPr>
          <w:lang w:eastAsia="en-US"/>
        </w:rPr>
      </w:pPr>
    </w:p>
    <w:p w14:paraId="02B63657" w14:textId="77777777" w:rsidR="00F300BA" w:rsidRDefault="00F300BA" w:rsidP="00605CFF">
      <w:pPr>
        <w:rPr>
          <w:lang w:eastAsia="en-US"/>
        </w:rPr>
      </w:pPr>
    </w:p>
    <w:p w14:paraId="60FB994D" w14:textId="77777777" w:rsidR="000B0190" w:rsidRDefault="000B0190" w:rsidP="00605CFF">
      <w:pPr>
        <w:rPr>
          <w:lang w:eastAsia="en-US"/>
        </w:rPr>
      </w:pPr>
    </w:p>
    <w:p w14:paraId="6325D3DF" w14:textId="77777777" w:rsidR="00AD6201" w:rsidRDefault="00AD6201" w:rsidP="00605CFF">
      <w:pPr>
        <w:rPr>
          <w:lang w:eastAsia="en-US"/>
        </w:rPr>
      </w:pPr>
    </w:p>
    <w:p w14:paraId="0D5CA70D" w14:textId="77777777" w:rsidR="00AD6201" w:rsidRDefault="00AD6201" w:rsidP="00605CFF">
      <w:pPr>
        <w:rPr>
          <w:lang w:eastAsia="en-US"/>
        </w:rPr>
      </w:pPr>
    </w:p>
    <w:p w14:paraId="18519782" w14:textId="77777777" w:rsidR="00AD6201" w:rsidRDefault="00AD6201" w:rsidP="00605CFF">
      <w:pPr>
        <w:rPr>
          <w:lang w:eastAsia="en-US"/>
        </w:rPr>
      </w:pPr>
    </w:p>
    <w:p w14:paraId="395F79C3" w14:textId="77777777" w:rsidR="00AD6201" w:rsidRDefault="00AD6201" w:rsidP="00605CFF">
      <w:pPr>
        <w:rPr>
          <w:lang w:eastAsia="en-US"/>
        </w:rPr>
      </w:pPr>
    </w:p>
    <w:p w14:paraId="07A88CE9" w14:textId="77777777" w:rsidR="00AD6201" w:rsidRDefault="00AD6201" w:rsidP="00605CFF">
      <w:pPr>
        <w:rPr>
          <w:lang w:eastAsia="en-US"/>
        </w:rPr>
      </w:pPr>
    </w:p>
    <w:p w14:paraId="767D86A9" w14:textId="77777777" w:rsidR="00AD6201" w:rsidRDefault="00AD6201" w:rsidP="00605CFF">
      <w:pPr>
        <w:rPr>
          <w:lang w:eastAsia="en-US"/>
        </w:rPr>
      </w:pPr>
    </w:p>
    <w:p w14:paraId="541DDC16" w14:textId="77777777" w:rsidR="00AD6201" w:rsidRDefault="00AD6201" w:rsidP="00605CFF">
      <w:pPr>
        <w:rPr>
          <w:lang w:eastAsia="en-US"/>
        </w:rPr>
      </w:pPr>
    </w:p>
    <w:p w14:paraId="208FFA56" w14:textId="3405044B" w:rsidR="000B0190" w:rsidRPr="00806E9C" w:rsidRDefault="00F57DF5" w:rsidP="00F80D47">
      <w:pPr>
        <w:pStyle w:val="Heading1"/>
      </w:pPr>
      <w:r>
        <w:t>Bibliography</w:t>
      </w:r>
    </w:p>
    <w:sectPr w:rsidR="000B0190" w:rsidRPr="00806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73DED" w14:textId="77777777" w:rsidR="007D308F" w:rsidRDefault="007D308F" w:rsidP="00605CFF">
      <w:r>
        <w:separator/>
      </w:r>
    </w:p>
  </w:endnote>
  <w:endnote w:type="continuationSeparator" w:id="0">
    <w:p w14:paraId="4D880F49" w14:textId="77777777" w:rsidR="007D308F" w:rsidRDefault="007D308F"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7D277" w14:textId="77777777" w:rsidR="007D308F" w:rsidRDefault="007D308F" w:rsidP="00605CFF">
      <w:r>
        <w:separator/>
      </w:r>
    </w:p>
  </w:footnote>
  <w:footnote w:type="continuationSeparator" w:id="0">
    <w:p w14:paraId="35956910" w14:textId="77777777" w:rsidR="007D308F" w:rsidRDefault="007D308F" w:rsidP="00605CFF">
      <w:r>
        <w:continuationSeparator/>
      </w:r>
    </w:p>
  </w:footnote>
  <w:footnote w:id="1">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6"/>
  </w:num>
  <w:num w:numId="2" w16cid:durableId="910119006">
    <w:abstractNumId w:val="4"/>
  </w:num>
  <w:num w:numId="3" w16cid:durableId="242030156">
    <w:abstractNumId w:val="1"/>
  </w:num>
  <w:num w:numId="4" w16cid:durableId="1969242445">
    <w:abstractNumId w:val="5"/>
  </w:num>
  <w:num w:numId="5" w16cid:durableId="1918323770">
    <w:abstractNumId w:val="0"/>
  </w:num>
  <w:num w:numId="6" w16cid:durableId="2002854461">
    <w:abstractNumId w:val="3"/>
  </w:num>
  <w:num w:numId="7" w16cid:durableId="78882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65A06"/>
    <w:rsid w:val="00081D97"/>
    <w:rsid w:val="00082EAC"/>
    <w:rsid w:val="00083B58"/>
    <w:rsid w:val="00093DD9"/>
    <w:rsid w:val="000B0190"/>
    <w:rsid w:val="000C2B02"/>
    <w:rsid w:val="001144E9"/>
    <w:rsid w:val="00115CF4"/>
    <w:rsid w:val="0014366A"/>
    <w:rsid w:val="00167F48"/>
    <w:rsid w:val="0017753D"/>
    <w:rsid w:val="00187C0F"/>
    <w:rsid w:val="00190178"/>
    <w:rsid w:val="001B1B74"/>
    <w:rsid w:val="001B2035"/>
    <w:rsid w:val="001B4C76"/>
    <w:rsid w:val="001D0D0A"/>
    <w:rsid w:val="001E3058"/>
    <w:rsid w:val="0021146B"/>
    <w:rsid w:val="002354DF"/>
    <w:rsid w:val="00261413"/>
    <w:rsid w:val="002860DE"/>
    <w:rsid w:val="002866C4"/>
    <w:rsid w:val="002B4739"/>
    <w:rsid w:val="002C3EDC"/>
    <w:rsid w:val="002D75E6"/>
    <w:rsid w:val="00300C8E"/>
    <w:rsid w:val="00313623"/>
    <w:rsid w:val="00313730"/>
    <w:rsid w:val="00314868"/>
    <w:rsid w:val="0033155B"/>
    <w:rsid w:val="003323CA"/>
    <w:rsid w:val="003865A9"/>
    <w:rsid w:val="003B0A77"/>
    <w:rsid w:val="003C6B4C"/>
    <w:rsid w:val="003D199C"/>
    <w:rsid w:val="003D3CA8"/>
    <w:rsid w:val="003D7517"/>
    <w:rsid w:val="003D7EE3"/>
    <w:rsid w:val="00423612"/>
    <w:rsid w:val="00426B33"/>
    <w:rsid w:val="00440632"/>
    <w:rsid w:val="00456958"/>
    <w:rsid w:val="004701C9"/>
    <w:rsid w:val="004B27B1"/>
    <w:rsid w:val="004B6718"/>
    <w:rsid w:val="004D41E2"/>
    <w:rsid w:val="004F1E06"/>
    <w:rsid w:val="00523E2A"/>
    <w:rsid w:val="0052667B"/>
    <w:rsid w:val="00526FD6"/>
    <w:rsid w:val="00542CB9"/>
    <w:rsid w:val="00545C3B"/>
    <w:rsid w:val="0055413F"/>
    <w:rsid w:val="0058284B"/>
    <w:rsid w:val="0058328A"/>
    <w:rsid w:val="005921CD"/>
    <w:rsid w:val="005936B7"/>
    <w:rsid w:val="005D0832"/>
    <w:rsid w:val="005D48EC"/>
    <w:rsid w:val="005D5952"/>
    <w:rsid w:val="005E3A7B"/>
    <w:rsid w:val="005F7728"/>
    <w:rsid w:val="006059F9"/>
    <w:rsid w:val="00605CFF"/>
    <w:rsid w:val="00611974"/>
    <w:rsid w:val="006210BE"/>
    <w:rsid w:val="00621658"/>
    <w:rsid w:val="006409F2"/>
    <w:rsid w:val="00643F01"/>
    <w:rsid w:val="00671DC2"/>
    <w:rsid w:val="00683488"/>
    <w:rsid w:val="006862CE"/>
    <w:rsid w:val="006A2909"/>
    <w:rsid w:val="006B6E44"/>
    <w:rsid w:val="006C0947"/>
    <w:rsid w:val="006D1B83"/>
    <w:rsid w:val="006D51F4"/>
    <w:rsid w:val="006D60D5"/>
    <w:rsid w:val="006E133F"/>
    <w:rsid w:val="00732E7A"/>
    <w:rsid w:val="007A2728"/>
    <w:rsid w:val="007B2139"/>
    <w:rsid w:val="007B749B"/>
    <w:rsid w:val="007C0842"/>
    <w:rsid w:val="007D308F"/>
    <w:rsid w:val="007D67B9"/>
    <w:rsid w:val="007E7393"/>
    <w:rsid w:val="00802FA8"/>
    <w:rsid w:val="00806E9C"/>
    <w:rsid w:val="00815CFD"/>
    <w:rsid w:val="00826913"/>
    <w:rsid w:val="00853ED6"/>
    <w:rsid w:val="00865C73"/>
    <w:rsid w:val="008676CD"/>
    <w:rsid w:val="0087029C"/>
    <w:rsid w:val="008704E2"/>
    <w:rsid w:val="00887C08"/>
    <w:rsid w:val="008A594A"/>
    <w:rsid w:val="008C1946"/>
    <w:rsid w:val="008D3A76"/>
    <w:rsid w:val="00903757"/>
    <w:rsid w:val="00946350"/>
    <w:rsid w:val="00954D4E"/>
    <w:rsid w:val="009C730E"/>
    <w:rsid w:val="009D1035"/>
    <w:rsid w:val="009D4F26"/>
    <w:rsid w:val="00A0007C"/>
    <w:rsid w:val="00A0088C"/>
    <w:rsid w:val="00A374CB"/>
    <w:rsid w:val="00A43213"/>
    <w:rsid w:val="00A5231F"/>
    <w:rsid w:val="00A742CF"/>
    <w:rsid w:val="00A97352"/>
    <w:rsid w:val="00AA07FB"/>
    <w:rsid w:val="00AD1D2C"/>
    <w:rsid w:val="00AD6201"/>
    <w:rsid w:val="00B214E6"/>
    <w:rsid w:val="00B22966"/>
    <w:rsid w:val="00B23D49"/>
    <w:rsid w:val="00B30794"/>
    <w:rsid w:val="00B31933"/>
    <w:rsid w:val="00B32E0A"/>
    <w:rsid w:val="00B7276B"/>
    <w:rsid w:val="00BC3DC1"/>
    <w:rsid w:val="00BF410D"/>
    <w:rsid w:val="00C16360"/>
    <w:rsid w:val="00C26604"/>
    <w:rsid w:val="00C273D8"/>
    <w:rsid w:val="00C65C84"/>
    <w:rsid w:val="00C6756E"/>
    <w:rsid w:val="00C72F12"/>
    <w:rsid w:val="00C76C36"/>
    <w:rsid w:val="00C80E20"/>
    <w:rsid w:val="00CF20AB"/>
    <w:rsid w:val="00D305C0"/>
    <w:rsid w:val="00D36B48"/>
    <w:rsid w:val="00D45E28"/>
    <w:rsid w:val="00D60A5D"/>
    <w:rsid w:val="00D620F3"/>
    <w:rsid w:val="00DE06C2"/>
    <w:rsid w:val="00DE554C"/>
    <w:rsid w:val="00DF0103"/>
    <w:rsid w:val="00DF400E"/>
    <w:rsid w:val="00E23279"/>
    <w:rsid w:val="00E30F09"/>
    <w:rsid w:val="00E463EF"/>
    <w:rsid w:val="00E54367"/>
    <w:rsid w:val="00E55231"/>
    <w:rsid w:val="00E6006B"/>
    <w:rsid w:val="00E75B79"/>
    <w:rsid w:val="00ED10FF"/>
    <w:rsid w:val="00EF1C0A"/>
    <w:rsid w:val="00F003D2"/>
    <w:rsid w:val="00F300BA"/>
    <w:rsid w:val="00F57DF5"/>
    <w:rsid w:val="00F669CF"/>
    <w:rsid w:val="00F73358"/>
    <w:rsid w:val="00F80D47"/>
    <w:rsid w:val="00F84784"/>
    <w:rsid w:val="00FA1E60"/>
    <w:rsid w:val="00FA7BE7"/>
    <w:rsid w:val="00FB0494"/>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6768889">
      <w:bodyDiv w:val="1"/>
      <w:marLeft w:val="0"/>
      <w:marRight w:val="0"/>
      <w:marTop w:val="0"/>
      <w:marBottom w:val="0"/>
      <w:divBdr>
        <w:top w:val="none" w:sz="0" w:space="0" w:color="auto"/>
        <w:left w:val="none" w:sz="0" w:space="0" w:color="auto"/>
        <w:bottom w:val="none" w:sz="0" w:space="0" w:color="auto"/>
        <w:right w:val="none" w:sz="0" w:space="0" w:color="auto"/>
      </w:divBdr>
      <w:divsChild>
        <w:div w:id="712853533">
          <w:marLeft w:val="0"/>
          <w:marRight w:val="0"/>
          <w:marTop w:val="0"/>
          <w:marBottom w:val="0"/>
          <w:divBdr>
            <w:top w:val="single" w:sz="2" w:space="0" w:color="E3E3E3"/>
            <w:left w:val="single" w:sz="2" w:space="0" w:color="E3E3E3"/>
            <w:bottom w:val="single" w:sz="2" w:space="0" w:color="E3E3E3"/>
            <w:right w:val="single" w:sz="2" w:space="0" w:color="E3E3E3"/>
          </w:divBdr>
          <w:divsChild>
            <w:div w:id="1748072788">
              <w:marLeft w:val="0"/>
              <w:marRight w:val="0"/>
              <w:marTop w:val="0"/>
              <w:marBottom w:val="0"/>
              <w:divBdr>
                <w:top w:val="single" w:sz="2" w:space="0" w:color="E3E3E3"/>
                <w:left w:val="single" w:sz="2" w:space="0" w:color="E3E3E3"/>
                <w:bottom w:val="single" w:sz="2" w:space="0" w:color="E3E3E3"/>
                <w:right w:val="single" w:sz="2" w:space="0" w:color="E3E3E3"/>
              </w:divBdr>
              <w:divsChild>
                <w:div w:id="66270248">
                  <w:marLeft w:val="0"/>
                  <w:marRight w:val="0"/>
                  <w:marTop w:val="0"/>
                  <w:marBottom w:val="0"/>
                  <w:divBdr>
                    <w:top w:val="single" w:sz="2" w:space="2" w:color="E3E3E3"/>
                    <w:left w:val="single" w:sz="2" w:space="0" w:color="E3E3E3"/>
                    <w:bottom w:val="single" w:sz="2" w:space="0" w:color="E3E3E3"/>
                    <w:right w:val="single" w:sz="2" w:space="0" w:color="E3E3E3"/>
                  </w:divBdr>
                  <w:divsChild>
                    <w:div w:id="3184629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9764424">
          <w:marLeft w:val="0"/>
          <w:marRight w:val="0"/>
          <w:marTop w:val="0"/>
          <w:marBottom w:val="0"/>
          <w:divBdr>
            <w:top w:val="single" w:sz="2" w:space="0" w:color="E3E3E3"/>
            <w:left w:val="single" w:sz="2" w:space="0" w:color="E3E3E3"/>
            <w:bottom w:val="single" w:sz="2" w:space="0" w:color="E3E3E3"/>
            <w:right w:val="single" w:sz="2" w:space="0" w:color="E3E3E3"/>
          </w:divBdr>
          <w:divsChild>
            <w:div w:id="1319186167">
              <w:marLeft w:val="0"/>
              <w:marRight w:val="0"/>
              <w:marTop w:val="0"/>
              <w:marBottom w:val="0"/>
              <w:divBdr>
                <w:top w:val="single" w:sz="2" w:space="0" w:color="E3E3E3"/>
                <w:left w:val="single" w:sz="2" w:space="0" w:color="E3E3E3"/>
                <w:bottom w:val="single" w:sz="2" w:space="0" w:color="E3E3E3"/>
                <w:right w:val="single" w:sz="2" w:space="0" w:color="E3E3E3"/>
              </w:divBdr>
              <w:divsChild>
                <w:div w:id="1573810900">
                  <w:marLeft w:val="0"/>
                  <w:marRight w:val="0"/>
                  <w:marTop w:val="0"/>
                  <w:marBottom w:val="0"/>
                  <w:divBdr>
                    <w:top w:val="single" w:sz="2" w:space="0" w:color="E3E3E3"/>
                    <w:left w:val="single" w:sz="2" w:space="0" w:color="E3E3E3"/>
                    <w:bottom w:val="single" w:sz="2" w:space="0" w:color="E3E3E3"/>
                    <w:right w:val="single" w:sz="2" w:space="0" w:color="E3E3E3"/>
                  </w:divBdr>
                  <w:divsChild>
                    <w:div w:id="507796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41</TotalTime>
  <Pages>36</Pages>
  <Words>12690</Words>
  <Characters>7233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96</cp:revision>
  <dcterms:created xsi:type="dcterms:W3CDTF">2024-04-02T08:17:00Z</dcterms:created>
  <dcterms:modified xsi:type="dcterms:W3CDTF">2024-05-1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5xKAAi8"/&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